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D5312" w:rsidRPr="000D5312" w:rsidRDefault="00700715" w:rsidP="00700715">
      <w:pPr>
        <w:jc w:val="center"/>
        <w:rPr>
          <w:sz w:val="32"/>
          <w:szCs w:val="36"/>
        </w:rPr>
      </w:pPr>
      <w:r w:rsidRPr="00700715">
        <w:rPr>
          <w:sz w:val="32"/>
          <w:szCs w:val="36"/>
        </w:rPr>
        <w:t>Part of Speech Mastery of Thai Students of Xavier Learning Community, Thailand</w:t>
      </w:r>
    </w:p>
    <w:p w:rsidR="005210E2" w:rsidRPr="002E03AF" w:rsidRDefault="005210E2" w:rsidP="00D777D2">
      <w:pPr>
        <w:tabs>
          <w:tab w:val="center" w:pos="4702"/>
          <w:tab w:val="left" w:pos="8235"/>
        </w:tabs>
        <w:spacing w:line="320" w:lineRule="exact"/>
        <w:rPr>
          <w:rFonts w:ascii="Century Gothic" w:eastAsia="MS Gothic" w:hAnsi="Century Gothic"/>
          <w:b/>
          <w:bCs/>
        </w:rPr>
      </w:pPr>
    </w:p>
    <w:p w:rsidR="00C452D3" w:rsidRDefault="005921EE" w:rsidP="0046227F">
      <w:pPr>
        <w:tabs>
          <w:tab w:val="center" w:pos="4702"/>
          <w:tab w:val="left" w:pos="8235"/>
        </w:tabs>
        <w:spacing w:line="320" w:lineRule="exact"/>
        <w:jc w:val="center"/>
        <w:rPr>
          <w:rFonts w:ascii="Century Gothic" w:eastAsia="MS Gothic" w:hAnsi="Century Gothic"/>
          <w:b/>
          <w:bCs/>
          <w:lang w:val="id-ID"/>
        </w:rPr>
      </w:pPr>
      <w:r w:rsidRPr="009C4C30">
        <w:rPr>
          <w:rFonts w:ascii="Century Gothic" w:eastAsia="MS Gothic" w:hAnsi="Century Gothic"/>
          <w:b/>
          <w:bCs/>
        </w:rPr>
        <w:t>Abstract</w:t>
      </w:r>
    </w:p>
    <w:p w:rsidR="001A1E37" w:rsidRPr="00E801E1" w:rsidRDefault="00700715" w:rsidP="001A1E37">
      <w:pPr>
        <w:spacing w:line="320" w:lineRule="exact"/>
        <w:ind w:firstLine="567"/>
        <w:jc w:val="both"/>
        <w:rPr>
          <w:bCs/>
          <w:color w:val="00B050"/>
        </w:rPr>
      </w:pPr>
      <w:r w:rsidRPr="00700715">
        <w:rPr>
          <w:lang w:val="id-ID"/>
        </w:rPr>
        <w:t xml:space="preserve">This paper investigated </w:t>
      </w:r>
      <w:r w:rsidR="00D630E0">
        <w:rPr>
          <w:lang w:val="id-ID"/>
        </w:rPr>
        <w:t xml:space="preserve">the </w:t>
      </w:r>
      <w:r w:rsidRPr="00700715">
        <w:rPr>
          <w:lang w:val="id-ID"/>
        </w:rPr>
        <w:t xml:space="preserve">Thai students’ mastery of parts of speech in English. It is urgent to conduct this study because it would explore the students’ difficulties in identifying parts of speech when producing grammatical sentences and then assist them in tackling the language challenges. </w:t>
      </w:r>
      <w:r w:rsidR="002E1BA5" w:rsidRPr="002E1BA5">
        <w:rPr>
          <w:color w:val="00B050"/>
        </w:rPr>
        <w:t>The d</w:t>
      </w:r>
      <w:r w:rsidRPr="002E1BA5">
        <w:rPr>
          <w:color w:val="00B050"/>
          <w:lang w:val="id-ID"/>
        </w:rPr>
        <w:t>ata</w:t>
      </w:r>
      <w:r w:rsidRPr="00700715">
        <w:rPr>
          <w:lang w:val="id-ID"/>
        </w:rPr>
        <w:t xml:space="preserve"> consist</w:t>
      </w:r>
      <w:r w:rsidR="002E1BA5">
        <w:t>ed</w:t>
      </w:r>
      <w:r w:rsidRPr="00700715">
        <w:rPr>
          <w:lang w:val="id-ID"/>
        </w:rPr>
        <w:t xml:space="preserve"> of </w:t>
      </w:r>
      <w:r w:rsidR="00033D0B">
        <w:t xml:space="preserve">30 </w:t>
      </w:r>
      <w:r w:rsidRPr="00700715">
        <w:rPr>
          <w:lang w:val="id-ID"/>
        </w:rPr>
        <w:t>written reflections</w:t>
      </w:r>
      <w:r w:rsidR="0076352B">
        <w:t xml:space="preserve"> </w:t>
      </w:r>
      <w:r w:rsidR="00C65976">
        <w:rPr>
          <w:color w:val="00B050"/>
        </w:rPr>
        <w:t>produced b</w:t>
      </w:r>
      <w:r w:rsidR="002E1BA5" w:rsidRPr="002E1BA5">
        <w:rPr>
          <w:color w:val="00B050"/>
        </w:rPr>
        <w:t>y students</w:t>
      </w:r>
      <w:r w:rsidR="002E1BA5">
        <w:t xml:space="preserve"> </w:t>
      </w:r>
      <w:r w:rsidR="0076352B" w:rsidRPr="0076352B">
        <w:rPr>
          <w:color w:val="00B050"/>
        </w:rPr>
        <w:t>belonging to two classes</w:t>
      </w:r>
      <w:r w:rsidR="002E1BA5">
        <w:rPr>
          <w:color w:val="00B050"/>
        </w:rPr>
        <w:t xml:space="preserve"> and </w:t>
      </w:r>
      <w:r w:rsidRPr="00700715">
        <w:rPr>
          <w:lang w:val="id-ID"/>
        </w:rPr>
        <w:t xml:space="preserve">were collected from </w:t>
      </w:r>
      <w:r w:rsidR="0076352B" w:rsidRPr="0076352B">
        <w:rPr>
          <w:color w:val="00B050"/>
        </w:rPr>
        <w:t xml:space="preserve">all </w:t>
      </w:r>
      <w:r w:rsidR="002E1BA5">
        <w:rPr>
          <w:color w:val="00B050"/>
        </w:rPr>
        <w:t xml:space="preserve">of the </w:t>
      </w:r>
      <w:r w:rsidRPr="00700715">
        <w:rPr>
          <w:lang w:val="id-ID"/>
        </w:rPr>
        <w:t>30</w:t>
      </w:r>
      <w:r w:rsidR="00DA69A8">
        <w:t xml:space="preserve"> </w:t>
      </w:r>
      <w:r w:rsidRPr="00700715">
        <w:rPr>
          <w:lang w:val="id-ID"/>
        </w:rPr>
        <w:t>students</w:t>
      </w:r>
      <w:r w:rsidR="00DA69A8">
        <w:t xml:space="preserve"> </w:t>
      </w:r>
      <w:r w:rsidR="00DA69A8" w:rsidRPr="00DA69A8">
        <w:rPr>
          <w:color w:val="00B050"/>
        </w:rPr>
        <w:t>of batch 2018</w:t>
      </w:r>
      <w:r w:rsidR="00835726">
        <w:t xml:space="preserve"> </w:t>
      </w:r>
      <w:r w:rsidRPr="00700715">
        <w:rPr>
          <w:lang w:val="id-ID"/>
        </w:rPr>
        <w:t xml:space="preserve">pursuing their Bachelor of Arts degrees at Xavier Learning Community (XLC) in Chiang Rai, Thailand. This </w:t>
      </w:r>
      <w:r w:rsidR="00975888" w:rsidRPr="00975888">
        <w:rPr>
          <w:color w:val="00B050"/>
        </w:rPr>
        <w:t>error analysis</w:t>
      </w:r>
      <w:r w:rsidR="00975888">
        <w:t xml:space="preserve"> </w:t>
      </w:r>
      <w:r w:rsidRPr="00700715">
        <w:rPr>
          <w:lang w:val="id-ID"/>
        </w:rPr>
        <w:t>study examined the (mis)use of the four main parts of speech or syntactic categories, namely adjectives, adverbs, nouns and verbs in written reflections of XLC students. Results showed that in general the students still faced challenges in recognizing and using parts of speech grammatically in writing reflections.</w:t>
      </w:r>
      <w:r w:rsidR="001A1E37">
        <w:t xml:space="preserve"> </w:t>
      </w:r>
      <w:r w:rsidR="001A1E37" w:rsidRPr="00E801E1">
        <w:rPr>
          <w:color w:val="00B050"/>
        </w:rPr>
        <w:t>The highest number of mistakes involved adjectives, namely</w:t>
      </w:r>
      <w:r w:rsidRPr="00E801E1">
        <w:rPr>
          <w:color w:val="00B050"/>
          <w:lang w:val="id-ID"/>
        </w:rPr>
        <w:t xml:space="preserve"> </w:t>
      </w:r>
      <w:r w:rsidR="001A1E37" w:rsidRPr="00E801E1">
        <w:rPr>
          <w:bCs/>
          <w:color w:val="00B050"/>
        </w:rPr>
        <w:t xml:space="preserve">32 times (46.37%), and consecutively followed by nouns, 18 (26.08%), verbs, 15 (21.73%) and adverbs, 4 (5.79%).  </w:t>
      </w:r>
    </w:p>
    <w:p w:rsidR="001731D5" w:rsidRPr="001731D5" w:rsidRDefault="001731D5" w:rsidP="00A96E97">
      <w:pPr>
        <w:spacing w:after="120" w:line="320" w:lineRule="exact"/>
        <w:jc w:val="both"/>
        <w:rPr>
          <w:lang w:val="en-GB"/>
        </w:rPr>
      </w:pPr>
    </w:p>
    <w:p w:rsidR="000C73CA" w:rsidRPr="000C73CA" w:rsidRDefault="00C257DD" w:rsidP="001731D5">
      <w:pPr>
        <w:spacing w:after="120" w:line="320" w:lineRule="exact"/>
        <w:jc w:val="both"/>
        <w:rPr>
          <w:b/>
          <w:i/>
        </w:rPr>
      </w:pPr>
      <w:r w:rsidRPr="004954A1">
        <w:rPr>
          <w:b/>
          <w:bCs/>
        </w:rPr>
        <w:t>Keywords</w:t>
      </w:r>
      <w:r w:rsidR="00FE5D72" w:rsidRPr="00C257DD">
        <w:t>:</w:t>
      </w:r>
      <w:r w:rsidR="00A16A48">
        <w:t xml:space="preserve"> </w:t>
      </w:r>
      <w:r w:rsidR="003A07FA" w:rsidRPr="003A07FA">
        <w:rPr>
          <w:iCs/>
        </w:rPr>
        <w:t>grammatical sentence</w:t>
      </w:r>
      <w:r w:rsidR="00E628B6">
        <w:rPr>
          <w:iCs/>
        </w:rPr>
        <w:t>,</w:t>
      </w:r>
      <w:r w:rsidR="003A07FA" w:rsidRPr="003A07FA">
        <w:rPr>
          <w:iCs/>
        </w:rPr>
        <w:t xml:space="preserve"> part of speech</w:t>
      </w:r>
      <w:r w:rsidR="00E628B6">
        <w:rPr>
          <w:iCs/>
        </w:rPr>
        <w:t xml:space="preserve">, </w:t>
      </w:r>
      <w:r w:rsidR="003A07FA" w:rsidRPr="003A07FA">
        <w:rPr>
          <w:iCs/>
        </w:rPr>
        <w:t>writing</w:t>
      </w:r>
      <w:r w:rsidR="00E628B6">
        <w:rPr>
          <w:iCs/>
        </w:rPr>
        <w:t>,</w:t>
      </w:r>
      <w:r w:rsidR="003A07FA" w:rsidRPr="003A07FA">
        <w:rPr>
          <w:iCs/>
        </w:rPr>
        <w:t xml:space="preserve"> Xavier Learning Community</w:t>
      </w:r>
    </w:p>
    <w:p w:rsidR="00FE5D72" w:rsidRDefault="00FE5D72" w:rsidP="000C73CA">
      <w:pPr>
        <w:spacing w:line="200" w:lineRule="exact"/>
        <w:rPr>
          <w:lang w:val="id-ID"/>
        </w:rPr>
      </w:pPr>
    </w:p>
    <w:p w:rsidR="005921EE" w:rsidRDefault="005921EE" w:rsidP="005921EE">
      <w:pPr>
        <w:numPr>
          <w:ilvl w:val="0"/>
          <w:numId w:val="4"/>
        </w:numPr>
        <w:spacing w:line="320" w:lineRule="exact"/>
        <w:ind w:left="284" w:hanging="284"/>
        <w:jc w:val="center"/>
        <w:rPr>
          <w:rFonts w:ascii="Century Gothic" w:eastAsia="MS Gothic" w:hAnsi="Century Gothic"/>
          <w:b/>
        </w:rPr>
      </w:pPr>
      <w:r w:rsidRPr="00395313">
        <w:rPr>
          <w:rFonts w:ascii="Century Gothic" w:eastAsia="MS Gothic" w:hAnsi="Century Gothic"/>
          <w:b/>
        </w:rPr>
        <w:t>Introduction</w:t>
      </w:r>
    </w:p>
    <w:p w:rsidR="00423651" w:rsidRPr="00A96E97" w:rsidRDefault="00423651" w:rsidP="00423651">
      <w:pPr>
        <w:spacing w:line="320" w:lineRule="exact"/>
        <w:ind w:left="284"/>
        <w:jc w:val="center"/>
        <w:rPr>
          <w:rFonts w:ascii="Century Gothic" w:eastAsia="MS Gothic" w:hAnsi="Century Gothic"/>
          <w:b/>
        </w:rPr>
      </w:pPr>
    </w:p>
    <w:p w:rsidR="00EE463C" w:rsidRPr="00EE463C" w:rsidRDefault="00EE463C" w:rsidP="00F707DB">
      <w:pPr>
        <w:spacing w:line="320" w:lineRule="exact"/>
        <w:ind w:firstLine="567"/>
        <w:jc w:val="both"/>
        <w:rPr>
          <w:bCs/>
        </w:rPr>
      </w:pPr>
      <w:r w:rsidRPr="00EE463C">
        <w:rPr>
          <w:bCs/>
        </w:rPr>
        <w:t xml:space="preserve">Among the four English skills, writing is widely considered as the most difficult and challenging skill in English to be acquired by the second language (L2) and English as a foreign language (EFL) learners (Phuket &amp; Othman, 2015). </w:t>
      </w:r>
      <w:proofErr w:type="gramStart"/>
      <w:r w:rsidRPr="00EE463C">
        <w:rPr>
          <w:bCs/>
        </w:rPr>
        <w:t>Bram (2012) states that writing is complicated for the reason that it is a “process and product” which involves a lot of learners’ energy.</w:t>
      </w:r>
      <w:proofErr w:type="gramEnd"/>
      <w:r w:rsidRPr="00EE463C">
        <w:rPr>
          <w:bCs/>
        </w:rPr>
        <w:t xml:space="preserve"> Therefore, in composing grammatical and semantic writing, learners need basic language skills including profound knowledge of grammar structure, and sufficient vocabulary (Hinnon, 2014</w:t>
      </w:r>
      <w:r w:rsidR="006C192E">
        <w:rPr>
          <w:bCs/>
        </w:rPr>
        <w:t xml:space="preserve">; </w:t>
      </w:r>
      <w:r w:rsidR="006C192E" w:rsidRPr="000E34E2">
        <w:rPr>
          <w:bCs/>
          <w:color w:val="00B050"/>
        </w:rPr>
        <w:t xml:space="preserve">see also Baron, 2020 </w:t>
      </w:r>
      <w:r w:rsidR="000E34E2" w:rsidRPr="000E34E2">
        <w:rPr>
          <w:bCs/>
          <w:color w:val="00B050"/>
        </w:rPr>
        <w:t>&amp;</w:t>
      </w:r>
      <w:r w:rsidR="000E34E2">
        <w:rPr>
          <w:bCs/>
        </w:rPr>
        <w:t xml:space="preserve"> </w:t>
      </w:r>
      <w:r w:rsidR="006C192E" w:rsidRPr="00DD729B">
        <w:rPr>
          <w:noProof/>
          <w:color w:val="00B050"/>
        </w:rPr>
        <w:t>Murtisari, 2020</w:t>
      </w:r>
      <w:r w:rsidRPr="00EE463C">
        <w:rPr>
          <w:bCs/>
        </w:rPr>
        <w:t xml:space="preserve">). Watcharapunyawong and Usaha (2013) claim that some negative effects holding back learners’ writing proficiency can be found within those who possess inadequate linguistic knowledge and or imperfect language capability. One possible solution is that teachers need to be able to analyze errors in writing made by the learners to assist them to fruitfully achieve writing skills (Hasyim, 2002). Nevertheless, despite many difficulties faced by learners in acquiring writing expertise, being a proficient writer becomes a major goal for many learners.  To emphasize its importance, writing is not only viewed as a tool used for communication in this era (Long, Ming, &amp; Chen, 2013), but it plays a significant role in “international business, administrative or academic communities” (Sattayatham &amp; </w:t>
      </w:r>
      <w:r w:rsidRPr="00EE463C">
        <w:rPr>
          <w:bCs/>
        </w:rPr>
        <w:lastRenderedPageBreak/>
        <w:t xml:space="preserve">Ratanapinyowong, 2008). Therefore, mastering writing skills is advantageous for learners in both educational and professional aspects. </w:t>
      </w:r>
    </w:p>
    <w:p w:rsidR="00EE463C" w:rsidRPr="00EE463C" w:rsidRDefault="00EE463C" w:rsidP="00F707DB">
      <w:pPr>
        <w:spacing w:line="320" w:lineRule="exact"/>
        <w:ind w:firstLine="567"/>
        <w:jc w:val="both"/>
        <w:rPr>
          <w:bCs/>
        </w:rPr>
      </w:pPr>
      <w:r w:rsidRPr="00EE463C">
        <w:rPr>
          <w:bCs/>
        </w:rPr>
        <w:t xml:space="preserve">In Thailand, English is one of the compulsory subjects for all Thai students from primary to </w:t>
      </w:r>
      <w:r w:rsidRPr="00F707DB">
        <w:rPr>
          <w:bCs/>
          <w:color w:val="000000"/>
        </w:rPr>
        <w:t>higher</w:t>
      </w:r>
      <w:r w:rsidRPr="00EE463C">
        <w:rPr>
          <w:bCs/>
        </w:rPr>
        <w:t xml:space="preserve"> education to take and pass (Kongkerd, n.d.). Nonetheless, English teaching and learning tends to underpin students to pass the international examination to be accepted in well-known universities. Yet, the important learning objectives are, to some extent, neglected. Therefore, this kind of teaching and learning method prominently affects students to have unsatisfied learning outcomes. In brief, students cannot utilize their knowledge for their lifelong learning. In writing, for instance, Thai students generally start learning how to write basic sentences, compound sentences, and complex sentences since they are in high school (Dueraman, 2015). Besides, the importance of writing is recognized by many universities since students are asked to register provided writing courses, especially English major students. However, students still struggle for constructing grammatical sentences and yet, their writing capabilities still need to be developed (Kaweera, 2013). </w:t>
      </w:r>
    </w:p>
    <w:p w:rsidR="00EE463C" w:rsidRPr="00EE463C" w:rsidRDefault="00EE463C" w:rsidP="00F707DB">
      <w:pPr>
        <w:spacing w:line="320" w:lineRule="exact"/>
        <w:ind w:firstLine="567"/>
        <w:jc w:val="both"/>
        <w:rPr>
          <w:bCs/>
        </w:rPr>
      </w:pPr>
      <w:r w:rsidRPr="00EE463C">
        <w:rPr>
          <w:bCs/>
        </w:rPr>
        <w:t xml:space="preserve">Concerning writing difficulties faced by Thai students, many research studies have been conducted to examine and support students to strengthen their writing skills. Bennui (2016), for example, explores how the mother tongue or the first language interference influences Thai university students’ writing (see also Hinnon, 2014; Phuket &amp; Othman, 2015 &amp; Watcharapunyawong &amp; Usaha, 2013). Bennui (2016) demonstrates that L1 interference is likely to have negative effects on their paragraph writing, especially when they use vocabulary, construct sentences, and select language style. These problems can be solved if the teachers realize </w:t>
      </w:r>
      <w:r w:rsidRPr="00F707DB">
        <w:rPr>
          <w:bCs/>
          <w:color w:val="000000"/>
        </w:rPr>
        <w:t>and</w:t>
      </w:r>
      <w:r w:rsidRPr="00EE463C">
        <w:rPr>
          <w:bCs/>
        </w:rPr>
        <w:t xml:space="preserve"> they implement appropriate methods to enrich students’ writing skills (Bennui, 2016). Furthermore, Hemchua and Schmitt (2006) investigate the lexical errors committed by Thai students. The results indicate that most of the students are struggling with three aspects, namely ‘neighboring synonyms’, prepositions, and suffixes respectively. Surprisingly, it is also found that L1 is not the major impact of lexical errors in Thai students’ writings. Additionally, for English is not used as the core communicative language in other subjects and Thai students merely speak English in the English classroom, some researchers believe that it becomes a weakness of Thai students to learn L2 language effectively (Sattayatham &amp; Ratanapinyowong, 2008). Besides, it undeniably undermines their writing skills. </w:t>
      </w:r>
    </w:p>
    <w:p w:rsidR="00EE463C" w:rsidRPr="00EE463C" w:rsidRDefault="00EE463C" w:rsidP="00F707DB">
      <w:pPr>
        <w:spacing w:line="320" w:lineRule="exact"/>
        <w:ind w:firstLine="567"/>
        <w:jc w:val="both"/>
        <w:rPr>
          <w:bCs/>
        </w:rPr>
      </w:pPr>
      <w:r w:rsidRPr="00F707DB">
        <w:rPr>
          <w:bCs/>
          <w:color w:val="000000"/>
        </w:rPr>
        <w:t>Established</w:t>
      </w:r>
      <w:r w:rsidRPr="00EE463C">
        <w:rPr>
          <w:bCs/>
        </w:rPr>
        <w:t xml:space="preserve"> in 2015, Xavier Learning Community (XLC), however, attempts to create a supportive English language learning environment in the community by encouraging students to use English as the main communicative language both inside and outside the classroom. Besides, XLC students are strongly encouraged to communicate with English native speakers and as well as with foreigners from different countries during their four-year study program. As a result, listening and speaking skills are likely to be acquired easier than the other two skills by XLC students. The researchers found that writing was the most challenging skill for most XLC students. However, it is essential to be acknowledged that, more than 90% of them are students from various ethnic minorities, such as Karen, Akha, Hmong, Lahu, and Lanna, where English is considered as their third language which they have studied for at least six years. Although they </w:t>
      </w:r>
      <w:r w:rsidRPr="00EE463C">
        <w:rPr>
          <w:bCs/>
        </w:rPr>
        <w:lastRenderedPageBreak/>
        <w:t xml:space="preserve">have learned English for many years, they are likely to have difficulties in producing grammatically correct sentences. More prominently, the researchers discovered that the students encountered difficulties in recognizing parts of speech both in spoken and written English. </w:t>
      </w:r>
    </w:p>
    <w:p w:rsidR="00EE463C" w:rsidRPr="00EE463C" w:rsidRDefault="00EE463C" w:rsidP="00F707DB">
      <w:pPr>
        <w:spacing w:line="320" w:lineRule="exact"/>
        <w:ind w:firstLine="567"/>
        <w:jc w:val="both"/>
        <w:rPr>
          <w:bCs/>
        </w:rPr>
      </w:pPr>
      <w:r w:rsidRPr="00F707DB">
        <w:rPr>
          <w:bCs/>
          <w:color w:val="000000"/>
        </w:rPr>
        <w:t>Nevertheless</w:t>
      </w:r>
      <w:r w:rsidRPr="00EE463C">
        <w:rPr>
          <w:bCs/>
        </w:rPr>
        <w:t xml:space="preserve">, the challenges are highlighted as XLC provides several writing courses to assist the students in developing their writing skills and prepare them to be ready for their future careers in a competitive world. As a Jesuit institution, XLC considers that reflections play a significant role in shaping XLC students to become whole persons. Writing reflections, once a month or at least at the end of the semester, supports students to become critical thinkers and reflective people. However, withheld by many impacts, XLC students still struggle in their grammatical writing. Consequently, this </w:t>
      </w:r>
      <w:r w:rsidR="00ED5D2C">
        <w:rPr>
          <w:bCs/>
        </w:rPr>
        <w:t xml:space="preserve">error analysis study, focusing on </w:t>
      </w:r>
      <w:r w:rsidRPr="00EE463C">
        <w:rPr>
          <w:bCs/>
        </w:rPr>
        <w:t>syntactic</w:t>
      </w:r>
      <w:r w:rsidR="00ED5D2C">
        <w:rPr>
          <w:bCs/>
        </w:rPr>
        <w:t xml:space="preserve"> aspects, </w:t>
      </w:r>
      <w:r w:rsidRPr="00EE463C">
        <w:rPr>
          <w:bCs/>
        </w:rPr>
        <w:t xml:space="preserve">was conducted to investigate Thai students’ mastery of parts of speech in English. It aimed to examine the (mis)use of the four main parts of speech or syntactic categories, namely adjectives, adverbs, nouns and verbs in written reflections of XLC students. It is expected that this study will shed some new light for the teachers to find other effective strategies to support XLC students to have better understandings of the parts of speech and also to help them improve their writing skills. </w:t>
      </w:r>
    </w:p>
    <w:p w:rsidR="00EE463C" w:rsidRPr="00EE463C" w:rsidRDefault="00F05C37" w:rsidP="00F707DB">
      <w:pPr>
        <w:spacing w:line="320" w:lineRule="exact"/>
        <w:ind w:firstLine="567"/>
        <w:jc w:val="both"/>
        <w:rPr>
          <w:bCs/>
        </w:rPr>
      </w:pPr>
      <w:r w:rsidRPr="00C50131">
        <w:rPr>
          <w:bCs/>
          <w:color w:val="00B050"/>
        </w:rPr>
        <w:t xml:space="preserve">In the context of this paper, it is relevant </w:t>
      </w:r>
      <w:r w:rsidR="00063DAB" w:rsidRPr="00C50131">
        <w:rPr>
          <w:bCs/>
          <w:color w:val="00B050"/>
        </w:rPr>
        <w:t>to discuss</w:t>
      </w:r>
      <w:r w:rsidR="00063DAB">
        <w:rPr>
          <w:bCs/>
          <w:color w:val="000000"/>
        </w:rPr>
        <w:t xml:space="preserve"> e</w:t>
      </w:r>
      <w:r w:rsidR="00EE463C" w:rsidRPr="00F707DB">
        <w:rPr>
          <w:bCs/>
          <w:color w:val="000000"/>
        </w:rPr>
        <w:t>rror</w:t>
      </w:r>
      <w:r w:rsidR="00EE463C" w:rsidRPr="00EE463C">
        <w:rPr>
          <w:bCs/>
        </w:rPr>
        <w:t xml:space="preserve"> analysis (EA)</w:t>
      </w:r>
      <w:r w:rsidR="00063DAB">
        <w:rPr>
          <w:bCs/>
        </w:rPr>
        <w:t>, which</w:t>
      </w:r>
      <w:r w:rsidR="00EE463C" w:rsidRPr="00EE463C">
        <w:rPr>
          <w:bCs/>
        </w:rPr>
        <w:t xml:space="preserve"> was developed and introduced in the 1960s as an alternative to the contrastive analysis (CA) (Khansir, 2012). </w:t>
      </w:r>
      <w:proofErr w:type="gramStart"/>
      <w:r w:rsidR="00EE463C" w:rsidRPr="00EE463C">
        <w:rPr>
          <w:bCs/>
        </w:rPr>
        <w:t>Dulay and Burt (1972) state that the error analysis is a study of the types and the causes of language errors committed by the second and foreign language learners when they learn a targeted language.</w:t>
      </w:r>
      <w:proofErr w:type="gramEnd"/>
      <w:r w:rsidR="00EE463C" w:rsidRPr="00EE463C">
        <w:rPr>
          <w:bCs/>
        </w:rPr>
        <w:t xml:space="preserve"> Another definition of error analysis proposed by James (1998) and Crystal (1999 cited in Sermsook, Liamnimitr, &amp; Pochakorn, 2017) is the ability to compare what the learners have learned with what they lack in the second and foreign language acquisition. Furthermore, they emphasize the importance of explaining errors for learners to avoid and reduce them. </w:t>
      </w:r>
    </w:p>
    <w:p w:rsidR="00EE463C" w:rsidRPr="00EE463C" w:rsidRDefault="00EE463C" w:rsidP="00F707DB">
      <w:pPr>
        <w:spacing w:line="320" w:lineRule="exact"/>
        <w:ind w:firstLine="567"/>
        <w:jc w:val="both"/>
        <w:rPr>
          <w:bCs/>
        </w:rPr>
      </w:pPr>
      <w:r w:rsidRPr="00EE463C">
        <w:rPr>
          <w:bCs/>
        </w:rPr>
        <w:t xml:space="preserve">As </w:t>
      </w:r>
      <w:r w:rsidRPr="00F707DB">
        <w:rPr>
          <w:bCs/>
          <w:color w:val="000000"/>
        </w:rPr>
        <w:t>error</w:t>
      </w:r>
      <w:r w:rsidRPr="00EE463C">
        <w:rPr>
          <w:bCs/>
        </w:rPr>
        <w:t xml:space="preserve"> analysis (EA) was postulated a long time ago, it seems to be an obsolete method to be used (Selinker, 1992; Abushihab, 2014). However, it is undeniable that error analysis still plays an imperative role in English language learning and teaching (Zheng &amp; Park, 2013). It means that EA has received a lot of interest from teachers to implement this method to figure out the writing problems encountered by learners, analyze the errors influenced by various types of barriers, and later on, teachers apply effective strategies to enhance their students’ writing (An, 2005). </w:t>
      </w:r>
    </w:p>
    <w:p w:rsidR="00EE463C" w:rsidRPr="00EE463C" w:rsidRDefault="00EE463C" w:rsidP="00F707DB">
      <w:pPr>
        <w:spacing w:line="320" w:lineRule="exact"/>
        <w:ind w:firstLine="567"/>
        <w:jc w:val="both"/>
        <w:rPr>
          <w:bCs/>
        </w:rPr>
      </w:pPr>
      <w:r w:rsidRPr="00EE463C">
        <w:rPr>
          <w:bCs/>
        </w:rPr>
        <w:t xml:space="preserve">There are two purposes in conducting error analysis described by Corder (1983), namely </w:t>
      </w:r>
      <w:r w:rsidR="00962C51">
        <w:rPr>
          <w:bCs/>
        </w:rPr>
        <w:t xml:space="preserve">the </w:t>
      </w:r>
      <w:r w:rsidRPr="00EE463C">
        <w:rPr>
          <w:bCs/>
        </w:rPr>
        <w:t xml:space="preserve">theoretical aim and practical aim (cited in Azevedo, 1983; see also Chen, 2002). First, Corder (1983) </w:t>
      </w:r>
      <w:r w:rsidRPr="00F707DB">
        <w:rPr>
          <w:bCs/>
          <w:color w:val="000000"/>
        </w:rPr>
        <w:t>believes</w:t>
      </w:r>
      <w:r w:rsidRPr="00EE463C">
        <w:rPr>
          <w:bCs/>
        </w:rPr>
        <w:t xml:space="preserve"> that EA can help teachers find what and how learners learn a language. The second reason is to support teachers to strengthen learners to attain the targeted language successfully by making use of their prior knowledge or from what they have already learned before; there exist five steps of applying EA, namely (a) collecting the errors, (b) identifying the errors, (c) describing the errors, (d) explaining the errors, and (e) evaluating the errors. </w:t>
      </w:r>
    </w:p>
    <w:p w:rsidR="00EE463C" w:rsidRPr="00EE463C" w:rsidRDefault="00EE463C" w:rsidP="00F707DB">
      <w:pPr>
        <w:spacing w:line="320" w:lineRule="exact"/>
        <w:ind w:firstLine="567"/>
        <w:jc w:val="both"/>
        <w:rPr>
          <w:bCs/>
        </w:rPr>
      </w:pPr>
      <w:r w:rsidRPr="00EE463C">
        <w:rPr>
          <w:bCs/>
        </w:rPr>
        <w:lastRenderedPageBreak/>
        <w:t xml:space="preserve">In the past decades, scholars had discussed the sources or causes of errors. Richards (1974) mentioned two main sources of errors: interlingual errors and intralingual errors. The first one is the mother-tongue interference or the first language (L1), namely when learners wrongly use the rules </w:t>
      </w:r>
      <w:r w:rsidRPr="00F707DB">
        <w:rPr>
          <w:bCs/>
          <w:color w:val="000000"/>
        </w:rPr>
        <w:t>from</w:t>
      </w:r>
      <w:r w:rsidRPr="00EE463C">
        <w:rPr>
          <w:bCs/>
        </w:rPr>
        <w:t xml:space="preserve"> L1 in producing sentences of the target language. The second one occurs during the process of achieving the target language; the causes of this error can be seen as a false analogy and incomplete rule, for example. </w:t>
      </w:r>
    </w:p>
    <w:p w:rsidR="00EE463C" w:rsidRPr="00EE463C" w:rsidRDefault="00EE463C" w:rsidP="00F707DB">
      <w:pPr>
        <w:spacing w:line="320" w:lineRule="exact"/>
        <w:ind w:firstLine="567"/>
        <w:jc w:val="both"/>
        <w:rPr>
          <w:bCs/>
        </w:rPr>
      </w:pPr>
      <w:r w:rsidRPr="00EE463C">
        <w:rPr>
          <w:bCs/>
        </w:rPr>
        <w:t xml:space="preserve">Dulay, Burt, and Krashen (1982) differentiated the sources of errors into six types: (1) learners tend to ignore grammatical morphemes, (2) use twice semantic features, (3) misuse </w:t>
      </w:r>
      <w:r w:rsidRPr="00F707DB">
        <w:rPr>
          <w:bCs/>
          <w:color w:val="000000"/>
        </w:rPr>
        <w:t>irregular</w:t>
      </w:r>
      <w:r w:rsidRPr="00EE463C">
        <w:rPr>
          <w:bCs/>
        </w:rPr>
        <w:t xml:space="preserve"> rules, (4) use the wrong word forms, (5) use two or more forms, and (6) misordering of item. Afterwards, Norrish (1987) classified the causes of errors into three types, namely carelessness, first language (L1) interference, and translation. Moreover, Odin (1989 cited in Hinnon, 2014) categorized four levels of errors: (a) grammar level which can be subcategorized into three parts namely word order, relative clause, and negation, (b) phonetic level, (c) lexical level, and (d) discourse level which can be separated into two aspects: politeness and coherence when using transitional words. </w:t>
      </w:r>
    </w:p>
    <w:p w:rsidR="00EE463C" w:rsidRPr="00EE463C" w:rsidRDefault="00EE463C" w:rsidP="00F707DB">
      <w:pPr>
        <w:spacing w:line="320" w:lineRule="exact"/>
        <w:ind w:firstLine="567"/>
        <w:jc w:val="both"/>
        <w:rPr>
          <w:bCs/>
        </w:rPr>
      </w:pPr>
      <w:r w:rsidRPr="00EE463C">
        <w:rPr>
          <w:bCs/>
        </w:rPr>
        <w:t xml:space="preserve">From the reviews above, it can be concluded that there are two major sources used to explain </w:t>
      </w:r>
      <w:r w:rsidRPr="00F707DB">
        <w:rPr>
          <w:bCs/>
          <w:color w:val="000000"/>
        </w:rPr>
        <w:t>errors</w:t>
      </w:r>
      <w:r w:rsidRPr="00EE463C">
        <w:rPr>
          <w:bCs/>
        </w:rPr>
        <w:t xml:space="preserve"> made by learners, namely interlingual interference and intralingual interference. Furthermore, it is apparent that error analysis is crucial since it is not only beneficial for the learners in acquiring a target language, but it also reinforces the teacher to be able to detect the problems and the challenges of the learners. Later, the teachers can carefully select the appropriate strategies and develop learning materials to fit the needs of the learners in increasing their writing skills. </w:t>
      </w:r>
    </w:p>
    <w:p w:rsidR="00EE463C" w:rsidRPr="00EE463C" w:rsidRDefault="009C7711" w:rsidP="00AA408A">
      <w:pPr>
        <w:pStyle w:val="BodytextMaJER"/>
        <w:ind w:firstLine="567"/>
        <w:rPr>
          <w:bCs/>
        </w:rPr>
      </w:pPr>
      <w:r w:rsidRPr="00AA408A">
        <w:rPr>
          <w:bCs/>
          <w:color w:val="00B050"/>
        </w:rPr>
        <w:t xml:space="preserve">Next, </w:t>
      </w:r>
      <w:r w:rsidR="004D6D1E">
        <w:rPr>
          <w:bCs/>
          <w:color w:val="00B050"/>
        </w:rPr>
        <w:t xml:space="preserve">the relevance of </w:t>
      </w:r>
      <w:r w:rsidR="00F6029D" w:rsidRPr="00AA408A">
        <w:rPr>
          <w:bCs/>
          <w:color w:val="00B050"/>
        </w:rPr>
        <w:t>p</w:t>
      </w:r>
      <w:r w:rsidR="00EE463C" w:rsidRPr="00AA408A">
        <w:rPr>
          <w:bCs/>
          <w:color w:val="00B050"/>
        </w:rPr>
        <w:t xml:space="preserve">arts of </w:t>
      </w:r>
      <w:r w:rsidR="00F6029D" w:rsidRPr="00AA408A">
        <w:rPr>
          <w:bCs/>
          <w:color w:val="00B050"/>
        </w:rPr>
        <w:t>s</w:t>
      </w:r>
      <w:r w:rsidR="00EE463C" w:rsidRPr="00AA408A">
        <w:rPr>
          <w:bCs/>
          <w:color w:val="00B050"/>
        </w:rPr>
        <w:t>peech</w:t>
      </w:r>
      <w:r w:rsidR="004D6D1E">
        <w:rPr>
          <w:bCs/>
          <w:color w:val="00B050"/>
        </w:rPr>
        <w:t xml:space="preserve"> in this study will be elaborated</w:t>
      </w:r>
      <w:r w:rsidR="00AA408A">
        <w:rPr>
          <w:bCs/>
          <w:color w:val="00B050"/>
        </w:rPr>
        <w:t xml:space="preserve">. </w:t>
      </w:r>
      <w:r w:rsidR="00EE463C" w:rsidRPr="00EE463C">
        <w:rPr>
          <w:bCs/>
        </w:rPr>
        <w:t xml:space="preserve">According to Schachter and Shopen (2007), the term </w:t>
      </w:r>
      <w:r w:rsidR="00EE463C" w:rsidRPr="004B66D9">
        <w:rPr>
          <w:bCs/>
          <w:i/>
        </w:rPr>
        <w:t xml:space="preserve">syntactic categories </w:t>
      </w:r>
      <w:r w:rsidR="00EE463C" w:rsidRPr="00EE463C">
        <w:rPr>
          <w:bCs/>
        </w:rPr>
        <w:t xml:space="preserve">or </w:t>
      </w:r>
      <w:proofErr w:type="gramStart"/>
      <w:r w:rsidR="00EE463C" w:rsidRPr="00EE463C">
        <w:rPr>
          <w:bCs/>
        </w:rPr>
        <w:t>parts</w:t>
      </w:r>
      <w:r w:rsidR="00663F6F">
        <w:rPr>
          <w:bCs/>
        </w:rPr>
        <w:t xml:space="preserve"> </w:t>
      </w:r>
      <w:r w:rsidR="00EE463C" w:rsidRPr="00EE463C">
        <w:rPr>
          <w:bCs/>
        </w:rPr>
        <w:t>of speech (PoS) is</w:t>
      </w:r>
      <w:proofErr w:type="gramEnd"/>
      <w:r w:rsidR="00EE463C" w:rsidRPr="00EE463C">
        <w:rPr>
          <w:bCs/>
        </w:rPr>
        <w:t xml:space="preserve"> “the traditional term used to refer to the major classes of words or lexemes that are distinguished in a language” (see also Azar, 2002; &amp; Bauer, 2007). Parts-of-speech differences are made in all languages. Therefore, it is beneficial to know “what generalizations can be made about parts-of-speech systems”. Hengeveld (1992) improves his PoS theory and suggested the </w:t>
      </w:r>
      <w:r w:rsidR="00EE463C" w:rsidRPr="00F707DB">
        <w:rPr>
          <w:bCs/>
          <w:color w:val="000000"/>
        </w:rPr>
        <w:t>classification</w:t>
      </w:r>
      <w:r w:rsidR="00EE463C" w:rsidRPr="00EE463C">
        <w:rPr>
          <w:bCs/>
        </w:rPr>
        <w:t xml:space="preserve"> of parts-of-speech systems and he defined the classification as “the syntactic slot or slots that their members can reside in a statement”. Moreover, he later differentiates four possible syntactic slots. Based on the study of Hengeveld, Rijkhoff, and Siewierska (2004), the four syntactic slots are head and modifier of a referential phrase and head and modifier of a predicate phrase. Heads are compulsory slots and modifiers are elective slots. </w:t>
      </w:r>
    </w:p>
    <w:p w:rsidR="00EE463C" w:rsidRDefault="00EE463C" w:rsidP="00F707DB">
      <w:pPr>
        <w:spacing w:line="320" w:lineRule="exact"/>
        <w:ind w:firstLine="567"/>
        <w:jc w:val="both"/>
        <w:rPr>
          <w:bCs/>
        </w:rPr>
      </w:pPr>
      <w:r w:rsidRPr="00EE463C">
        <w:rPr>
          <w:bCs/>
        </w:rPr>
        <w:t xml:space="preserve">In this paper, the researchers investigate the four main parts of speech or syntactic categories, namely adjectives, adverbs, nouns and verbs which are considered as open parts of speech. Robins (1964, as cited in Schachter &amp; Shopen, 2007) defines open classes like those “whose membership is in principle unlimited, varying from time to time and between one speaker and another”. Moreover, he also described closed classes as those that “contain a fixed and usually small number of member words, which are the same for all the speakers of the </w:t>
      </w:r>
      <w:r w:rsidRPr="00F707DB">
        <w:rPr>
          <w:bCs/>
          <w:color w:val="000000"/>
        </w:rPr>
        <w:t>language</w:t>
      </w:r>
      <w:r w:rsidRPr="00EE463C">
        <w:rPr>
          <w:bCs/>
        </w:rPr>
        <w:t xml:space="preserve">, or the dialect” (Robins, 1964). Therefore, the open parts-of-speech classes are the </w:t>
      </w:r>
      <w:r w:rsidRPr="00EE463C">
        <w:rPr>
          <w:bCs/>
        </w:rPr>
        <w:lastRenderedPageBreak/>
        <w:t>classes of nouns, verbs, adjectives, and adverbs whereas closed classes are classes such as pronouns and conjunctions.</w:t>
      </w:r>
    </w:p>
    <w:p w:rsidR="00B74239" w:rsidRDefault="00B74239" w:rsidP="00423651">
      <w:pPr>
        <w:pStyle w:val="BodytextMaJER"/>
        <w:ind w:firstLine="567"/>
        <w:rPr>
          <w:bCs/>
        </w:rPr>
      </w:pPr>
    </w:p>
    <w:p w:rsidR="005921EE" w:rsidRDefault="005921EE" w:rsidP="005921EE">
      <w:pPr>
        <w:numPr>
          <w:ilvl w:val="0"/>
          <w:numId w:val="4"/>
        </w:numPr>
        <w:spacing w:line="320" w:lineRule="exact"/>
        <w:ind w:left="284" w:hanging="284"/>
        <w:jc w:val="center"/>
        <w:rPr>
          <w:rFonts w:ascii="Century Gothic" w:eastAsia="MS Gothic" w:hAnsi="Century Gothic"/>
          <w:b/>
        </w:rPr>
      </w:pPr>
      <w:r w:rsidRPr="00395313">
        <w:rPr>
          <w:rFonts w:ascii="Century Gothic" w:eastAsia="MS Gothic" w:hAnsi="Century Gothic"/>
          <w:b/>
        </w:rPr>
        <w:t>Method</w:t>
      </w:r>
    </w:p>
    <w:p w:rsidR="00B21BC6" w:rsidRDefault="00B21BC6" w:rsidP="000C73CA">
      <w:pPr>
        <w:jc w:val="both"/>
        <w:rPr>
          <w:b/>
          <w:bCs/>
          <w:color w:val="000000"/>
        </w:rPr>
      </w:pPr>
    </w:p>
    <w:p w:rsidR="00B21BC6" w:rsidRPr="00B21BC6" w:rsidRDefault="00B21BC6" w:rsidP="00B21BC6">
      <w:pPr>
        <w:jc w:val="both"/>
        <w:rPr>
          <w:b/>
          <w:bCs/>
          <w:color w:val="000000"/>
        </w:rPr>
      </w:pPr>
      <w:r>
        <w:rPr>
          <w:b/>
          <w:bCs/>
          <w:color w:val="000000"/>
        </w:rPr>
        <w:t xml:space="preserve">2.1 </w:t>
      </w:r>
      <w:r w:rsidRPr="00B21BC6">
        <w:rPr>
          <w:b/>
          <w:bCs/>
          <w:color w:val="000000"/>
        </w:rPr>
        <w:t xml:space="preserve">Participants </w:t>
      </w:r>
    </w:p>
    <w:p w:rsidR="00B21BC6" w:rsidRDefault="00B21BC6" w:rsidP="00F707DB">
      <w:pPr>
        <w:spacing w:line="320" w:lineRule="exact"/>
        <w:ind w:firstLine="567"/>
        <w:jc w:val="both"/>
        <w:rPr>
          <w:bCs/>
          <w:color w:val="000000"/>
        </w:rPr>
      </w:pPr>
      <w:r w:rsidRPr="00B21BC6">
        <w:rPr>
          <w:bCs/>
          <w:color w:val="000000"/>
        </w:rPr>
        <w:t>The participants of this study were 33 third-year English major students in Xavier Learning Community (XLC). There were 20 female students, 60.60%, and 13 male students, 39.39 % as shown in Table 1. As the researchers mentioned previously, more than 90% of XLC students were from different ethnic minorities in Thailand. Karen was the largest group in this study, totalling 69.69%, Akha (18.18%), Lahu (6.06%) and Lanna (6.06%) as shown in Table 2. Aged 20 to 24, the participants had learned English at least for six years. However, it is reasonable enough to say that they scarcely had experiences in English writing since it was not emphasized in their previous schools. Additionally, they had different levels of English skills. Therefore, they were systematically divided into two classes based on their entrance exam scores, namely Alpha class and Beta class since the beginning of the first semester. Beta students were considered as having a higher level of English skills including listening, speaking, reading, and writing than Alpha students.</w:t>
      </w:r>
    </w:p>
    <w:p w:rsidR="002619D0" w:rsidRPr="002619D0" w:rsidRDefault="002619D0" w:rsidP="002619D0">
      <w:pPr>
        <w:jc w:val="both"/>
        <w:rPr>
          <w:b/>
          <w:bCs/>
          <w:color w:val="000000"/>
        </w:rPr>
      </w:pPr>
    </w:p>
    <w:p w:rsidR="00EE1006" w:rsidRPr="002619D0" w:rsidRDefault="002619D0" w:rsidP="002619D0">
      <w:pPr>
        <w:jc w:val="both"/>
        <w:rPr>
          <w:bCs/>
          <w:color w:val="000000"/>
        </w:rPr>
      </w:pPr>
      <w:proofErr w:type="gramStart"/>
      <w:r w:rsidRPr="002619D0">
        <w:rPr>
          <w:bCs/>
          <w:color w:val="000000"/>
        </w:rPr>
        <w:t>Table 1.</w:t>
      </w:r>
      <w:proofErr w:type="gramEnd"/>
      <w:r w:rsidRPr="002619D0">
        <w:rPr>
          <w:bCs/>
          <w:color w:val="000000"/>
        </w:rPr>
        <w:t xml:space="preserve"> </w:t>
      </w:r>
      <w:r w:rsidR="00F164B4" w:rsidRPr="00F164B4">
        <w:rPr>
          <w:bCs/>
          <w:color w:val="000000"/>
        </w:rPr>
        <w:t>Participants categorized by gender</w:t>
      </w:r>
    </w:p>
    <w:tbl>
      <w:tblPr>
        <w:tblW w:w="5000" w:type="pct"/>
        <w:tblLook w:val="04A0"/>
      </w:tblPr>
      <w:tblGrid>
        <w:gridCol w:w="2945"/>
        <w:gridCol w:w="3209"/>
        <w:gridCol w:w="3422"/>
      </w:tblGrid>
      <w:tr w:rsidR="002619D0" w:rsidRPr="002619D0" w:rsidTr="003D5174">
        <w:tc>
          <w:tcPr>
            <w:tcW w:w="1537" w:type="pct"/>
            <w:tcBorders>
              <w:top w:val="single" w:sz="4" w:space="0" w:color="auto"/>
              <w:bottom w:val="single" w:sz="4" w:space="0" w:color="auto"/>
            </w:tcBorders>
            <w:shd w:val="clear" w:color="auto" w:fill="auto"/>
          </w:tcPr>
          <w:p w:rsidR="002619D0" w:rsidRPr="003D5174" w:rsidRDefault="002619D0" w:rsidP="003C1B84">
            <w:pPr>
              <w:rPr>
                <w:b/>
              </w:rPr>
            </w:pPr>
            <w:r w:rsidRPr="003D5174">
              <w:rPr>
                <w:b/>
              </w:rPr>
              <w:t xml:space="preserve">Gender </w:t>
            </w:r>
          </w:p>
        </w:tc>
        <w:tc>
          <w:tcPr>
            <w:tcW w:w="1675" w:type="pct"/>
            <w:tcBorders>
              <w:top w:val="single" w:sz="4" w:space="0" w:color="auto"/>
              <w:bottom w:val="single" w:sz="4" w:space="0" w:color="auto"/>
            </w:tcBorders>
            <w:shd w:val="clear" w:color="auto" w:fill="auto"/>
          </w:tcPr>
          <w:p w:rsidR="002619D0" w:rsidRPr="003D5174" w:rsidRDefault="00B221BB" w:rsidP="00B221BB">
            <w:pPr>
              <w:rPr>
                <w:b/>
              </w:rPr>
            </w:pPr>
            <w:r>
              <w:rPr>
                <w:b/>
              </w:rPr>
              <w:t>Member</w:t>
            </w:r>
          </w:p>
        </w:tc>
        <w:tc>
          <w:tcPr>
            <w:tcW w:w="1787" w:type="pct"/>
            <w:tcBorders>
              <w:top w:val="single" w:sz="4" w:space="0" w:color="auto"/>
              <w:bottom w:val="single" w:sz="4" w:space="0" w:color="auto"/>
            </w:tcBorders>
            <w:shd w:val="clear" w:color="auto" w:fill="auto"/>
          </w:tcPr>
          <w:p w:rsidR="002619D0" w:rsidRPr="003D5174" w:rsidRDefault="002619D0" w:rsidP="003D5174">
            <w:pPr>
              <w:rPr>
                <w:b/>
              </w:rPr>
            </w:pPr>
            <w:r w:rsidRPr="003D5174">
              <w:rPr>
                <w:b/>
              </w:rPr>
              <w:t>Percentage</w:t>
            </w:r>
          </w:p>
        </w:tc>
      </w:tr>
      <w:tr w:rsidR="002619D0" w:rsidRPr="002619D0" w:rsidTr="00B221BB">
        <w:tc>
          <w:tcPr>
            <w:tcW w:w="1537" w:type="pct"/>
            <w:tcBorders>
              <w:top w:val="single" w:sz="4" w:space="0" w:color="auto"/>
            </w:tcBorders>
            <w:shd w:val="clear" w:color="auto" w:fill="auto"/>
          </w:tcPr>
          <w:p w:rsidR="002619D0" w:rsidRPr="002619D0" w:rsidRDefault="002619D0" w:rsidP="003C1B84">
            <w:r w:rsidRPr="002619D0">
              <w:t>Male</w:t>
            </w:r>
          </w:p>
        </w:tc>
        <w:tc>
          <w:tcPr>
            <w:tcW w:w="1675" w:type="pct"/>
            <w:tcBorders>
              <w:top w:val="single" w:sz="4" w:space="0" w:color="auto"/>
            </w:tcBorders>
            <w:shd w:val="clear" w:color="auto" w:fill="auto"/>
          </w:tcPr>
          <w:p w:rsidR="002619D0" w:rsidRPr="002619D0" w:rsidRDefault="002619D0" w:rsidP="003D5174">
            <w:r w:rsidRPr="002619D0">
              <w:t>13</w:t>
            </w:r>
          </w:p>
        </w:tc>
        <w:tc>
          <w:tcPr>
            <w:tcW w:w="1787" w:type="pct"/>
            <w:tcBorders>
              <w:top w:val="single" w:sz="4" w:space="0" w:color="auto"/>
            </w:tcBorders>
            <w:shd w:val="clear" w:color="auto" w:fill="auto"/>
          </w:tcPr>
          <w:p w:rsidR="002619D0" w:rsidRPr="002619D0" w:rsidRDefault="002619D0" w:rsidP="003D5174">
            <w:r w:rsidRPr="002619D0">
              <w:t>39.39</w:t>
            </w:r>
          </w:p>
        </w:tc>
      </w:tr>
      <w:tr w:rsidR="002619D0" w:rsidRPr="002619D0" w:rsidTr="00B221BB">
        <w:tc>
          <w:tcPr>
            <w:tcW w:w="1537" w:type="pct"/>
            <w:tcBorders>
              <w:bottom w:val="single" w:sz="4" w:space="0" w:color="auto"/>
            </w:tcBorders>
            <w:shd w:val="clear" w:color="auto" w:fill="auto"/>
          </w:tcPr>
          <w:p w:rsidR="002619D0" w:rsidRPr="002619D0" w:rsidRDefault="002619D0" w:rsidP="003C1B84">
            <w:r w:rsidRPr="002619D0">
              <w:t xml:space="preserve">Female </w:t>
            </w:r>
          </w:p>
        </w:tc>
        <w:tc>
          <w:tcPr>
            <w:tcW w:w="1675" w:type="pct"/>
            <w:tcBorders>
              <w:bottom w:val="single" w:sz="4" w:space="0" w:color="auto"/>
            </w:tcBorders>
            <w:shd w:val="clear" w:color="auto" w:fill="auto"/>
          </w:tcPr>
          <w:p w:rsidR="002619D0" w:rsidRPr="002619D0" w:rsidRDefault="002619D0" w:rsidP="003D5174">
            <w:r w:rsidRPr="002619D0">
              <w:t>20</w:t>
            </w:r>
          </w:p>
        </w:tc>
        <w:tc>
          <w:tcPr>
            <w:tcW w:w="1787" w:type="pct"/>
            <w:tcBorders>
              <w:bottom w:val="single" w:sz="4" w:space="0" w:color="auto"/>
            </w:tcBorders>
            <w:shd w:val="clear" w:color="auto" w:fill="auto"/>
          </w:tcPr>
          <w:p w:rsidR="002619D0" w:rsidRPr="002619D0" w:rsidRDefault="002619D0" w:rsidP="003D5174">
            <w:r w:rsidRPr="002619D0">
              <w:t>60.60</w:t>
            </w:r>
          </w:p>
        </w:tc>
      </w:tr>
      <w:tr w:rsidR="002619D0" w:rsidRPr="002619D0" w:rsidTr="00B221BB">
        <w:tc>
          <w:tcPr>
            <w:tcW w:w="1537" w:type="pct"/>
            <w:tcBorders>
              <w:top w:val="single" w:sz="4" w:space="0" w:color="auto"/>
              <w:bottom w:val="single" w:sz="4" w:space="0" w:color="auto"/>
            </w:tcBorders>
            <w:shd w:val="clear" w:color="auto" w:fill="auto"/>
          </w:tcPr>
          <w:p w:rsidR="002619D0" w:rsidRPr="002619D0" w:rsidRDefault="002619D0" w:rsidP="003C1B84">
            <w:pPr>
              <w:rPr>
                <w:bCs/>
              </w:rPr>
            </w:pPr>
            <w:r w:rsidRPr="002619D0">
              <w:rPr>
                <w:bCs/>
              </w:rPr>
              <w:t>Total</w:t>
            </w:r>
          </w:p>
        </w:tc>
        <w:tc>
          <w:tcPr>
            <w:tcW w:w="1675" w:type="pct"/>
            <w:tcBorders>
              <w:top w:val="single" w:sz="4" w:space="0" w:color="auto"/>
              <w:bottom w:val="single" w:sz="4" w:space="0" w:color="auto"/>
            </w:tcBorders>
            <w:shd w:val="clear" w:color="auto" w:fill="auto"/>
          </w:tcPr>
          <w:p w:rsidR="002619D0" w:rsidRPr="002619D0" w:rsidRDefault="002619D0" w:rsidP="003D5174">
            <w:pPr>
              <w:rPr>
                <w:bCs/>
              </w:rPr>
            </w:pPr>
            <w:r w:rsidRPr="002619D0">
              <w:rPr>
                <w:bCs/>
              </w:rPr>
              <w:t>33</w:t>
            </w:r>
          </w:p>
        </w:tc>
        <w:tc>
          <w:tcPr>
            <w:tcW w:w="1787" w:type="pct"/>
            <w:tcBorders>
              <w:top w:val="single" w:sz="4" w:space="0" w:color="auto"/>
              <w:bottom w:val="single" w:sz="4" w:space="0" w:color="auto"/>
            </w:tcBorders>
            <w:shd w:val="clear" w:color="auto" w:fill="auto"/>
          </w:tcPr>
          <w:p w:rsidR="002619D0" w:rsidRPr="002619D0" w:rsidRDefault="002619D0" w:rsidP="003D5174">
            <w:pPr>
              <w:rPr>
                <w:bCs/>
              </w:rPr>
            </w:pPr>
            <w:r w:rsidRPr="002619D0">
              <w:rPr>
                <w:bCs/>
              </w:rPr>
              <w:t>100</w:t>
            </w:r>
          </w:p>
        </w:tc>
      </w:tr>
    </w:tbl>
    <w:p w:rsidR="002619D0" w:rsidRDefault="002619D0" w:rsidP="000C73CA">
      <w:pPr>
        <w:jc w:val="both"/>
        <w:rPr>
          <w:b/>
          <w:bCs/>
          <w:color w:val="000000"/>
        </w:rPr>
      </w:pPr>
    </w:p>
    <w:p w:rsidR="00CE6D40" w:rsidRPr="002619D0" w:rsidRDefault="00CE6D40" w:rsidP="00CE6D40">
      <w:pPr>
        <w:jc w:val="both"/>
        <w:rPr>
          <w:bCs/>
          <w:color w:val="000000"/>
        </w:rPr>
      </w:pPr>
      <w:proofErr w:type="gramStart"/>
      <w:r w:rsidRPr="002619D0">
        <w:rPr>
          <w:bCs/>
          <w:color w:val="000000"/>
        </w:rPr>
        <w:t xml:space="preserve">Table </w:t>
      </w:r>
      <w:r w:rsidR="00DD2C0D">
        <w:rPr>
          <w:bCs/>
          <w:color w:val="000000"/>
        </w:rPr>
        <w:t>2</w:t>
      </w:r>
      <w:r w:rsidRPr="002619D0">
        <w:rPr>
          <w:bCs/>
          <w:color w:val="000000"/>
        </w:rPr>
        <w:t>.</w:t>
      </w:r>
      <w:proofErr w:type="gramEnd"/>
      <w:r w:rsidRPr="002619D0">
        <w:rPr>
          <w:bCs/>
          <w:color w:val="000000"/>
        </w:rPr>
        <w:t xml:space="preserve"> </w:t>
      </w:r>
      <w:r w:rsidRPr="00F164B4">
        <w:rPr>
          <w:bCs/>
          <w:color w:val="000000"/>
        </w:rPr>
        <w:t xml:space="preserve">Participants categorized by </w:t>
      </w:r>
      <w:r w:rsidR="00DD2C0D" w:rsidRPr="00DD2C0D">
        <w:rPr>
          <w:bCs/>
          <w:color w:val="000000"/>
        </w:rPr>
        <w:t>ethnic minority</w:t>
      </w:r>
    </w:p>
    <w:tbl>
      <w:tblPr>
        <w:tblW w:w="5000" w:type="pct"/>
        <w:tblBorders>
          <w:top w:val="single" w:sz="4" w:space="0" w:color="auto"/>
          <w:bottom w:val="single" w:sz="4" w:space="0" w:color="auto"/>
        </w:tblBorders>
        <w:tblLook w:val="04A0"/>
      </w:tblPr>
      <w:tblGrid>
        <w:gridCol w:w="3373"/>
        <w:gridCol w:w="2995"/>
        <w:gridCol w:w="3208"/>
      </w:tblGrid>
      <w:tr w:rsidR="00CE6D40" w:rsidRPr="003D5174" w:rsidTr="003D5174">
        <w:tc>
          <w:tcPr>
            <w:tcW w:w="1761" w:type="pct"/>
            <w:tcBorders>
              <w:top w:val="single" w:sz="4" w:space="0" w:color="auto"/>
              <w:bottom w:val="single" w:sz="4" w:space="0" w:color="auto"/>
            </w:tcBorders>
            <w:shd w:val="clear" w:color="auto" w:fill="auto"/>
          </w:tcPr>
          <w:p w:rsidR="00CE6D40" w:rsidRPr="003D5174" w:rsidRDefault="00CE6D40" w:rsidP="003C1B84">
            <w:pPr>
              <w:rPr>
                <w:b/>
              </w:rPr>
            </w:pPr>
            <w:r w:rsidRPr="003D5174">
              <w:rPr>
                <w:b/>
              </w:rPr>
              <w:t xml:space="preserve">Ethnic Minority </w:t>
            </w:r>
          </w:p>
        </w:tc>
        <w:tc>
          <w:tcPr>
            <w:tcW w:w="1564" w:type="pct"/>
            <w:tcBorders>
              <w:top w:val="single" w:sz="4" w:space="0" w:color="auto"/>
              <w:bottom w:val="single" w:sz="4" w:space="0" w:color="auto"/>
            </w:tcBorders>
            <w:shd w:val="clear" w:color="auto" w:fill="auto"/>
          </w:tcPr>
          <w:p w:rsidR="00CE6D40" w:rsidRPr="003D5174" w:rsidRDefault="00B221BB" w:rsidP="00B221BB">
            <w:pPr>
              <w:rPr>
                <w:b/>
              </w:rPr>
            </w:pPr>
            <w:r>
              <w:rPr>
                <w:b/>
              </w:rPr>
              <w:t>Member</w:t>
            </w:r>
          </w:p>
        </w:tc>
        <w:tc>
          <w:tcPr>
            <w:tcW w:w="1675" w:type="pct"/>
            <w:tcBorders>
              <w:top w:val="single" w:sz="4" w:space="0" w:color="auto"/>
              <w:bottom w:val="single" w:sz="4" w:space="0" w:color="auto"/>
            </w:tcBorders>
            <w:shd w:val="clear" w:color="auto" w:fill="auto"/>
          </w:tcPr>
          <w:p w:rsidR="00CE6D40" w:rsidRPr="003D5174" w:rsidRDefault="00CE6D40" w:rsidP="003D5174">
            <w:pPr>
              <w:rPr>
                <w:b/>
              </w:rPr>
            </w:pPr>
            <w:r w:rsidRPr="003D5174">
              <w:rPr>
                <w:b/>
              </w:rPr>
              <w:t>Percentage</w:t>
            </w:r>
          </w:p>
        </w:tc>
      </w:tr>
      <w:tr w:rsidR="00CE6D40" w:rsidRPr="00CE6D40" w:rsidTr="003D5174">
        <w:tc>
          <w:tcPr>
            <w:tcW w:w="1761" w:type="pct"/>
            <w:tcBorders>
              <w:top w:val="single" w:sz="4" w:space="0" w:color="auto"/>
            </w:tcBorders>
            <w:shd w:val="clear" w:color="auto" w:fill="auto"/>
          </w:tcPr>
          <w:p w:rsidR="00CE6D40" w:rsidRPr="00CE6D40" w:rsidRDefault="00CE6D40" w:rsidP="003C1B84">
            <w:r w:rsidRPr="00CE6D40">
              <w:t xml:space="preserve">Akha </w:t>
            </w:r>
          </w:p>
        </w:tc>
        <w:tc>
          <w:tcPr>
            <w:tcW w:w="1564" w:type="pct"/>
            <w:tcBorders>
              <w:top w:val="single" w:sz="4" w:space="0" w:color="auto"/>
            </w:tcBorders>
            <w:shd w:val="clear" w:color="auto" w:fill="auto"/>
          </w:tcPr>
          <w:p w:rsidR="00CE6D40" w:rsidRPr="00CE6D40" w:rsidRDefault="00CE6D40" w:rsidP="003D5174">
            <w:r w:rsidRPr="00CE6D40">
              <w:t>6</w:t>
            </w:r>
          </w:p>
        </w:tc>
        <w:tc>
          <w:tcPr>
            <w:tcW w:w="1675" w:type="pct"/>
            <w:tcBorders>
              <w:top w:val="single" w:sz="4" w:space="0" w:color="auto"/>
            </w:tcBorders>
            <w:shd w:val="clear" w:color="auto" w:fill="auto"/>
          </w:tcPr>
          <w:p w:rsidR="00CE6D40" w:rsidRPr="00CE6D40" w:rsidRDefault="00CE6D40" w:rsidP="003D5174">
            <w:r w:rsidRPr="00CE6D40">
              <w:t>18.18</w:t>
            </w:r>
          </w:p>
        </w:tc>
      </w:tr>
      <w:tr w:rsidR="00CE6D40" w:rsidRPr="00CE6D40" w:rsidTr="003D5174">
        <w:tc>
          <w:tcPr>
            <w:tcW w:w="1761" w:type="pct"/>
            <w:shd w:val="clear" w:color="auto" w:fill="auto"/>
          </w:tcPr>
          <w:p w:rsidR="00CE6D40" w:rsidRPr="00CE6D40" w:rsidRDefault="00CE6D40" w:rsidP="003C1B84">
            <w:r w:rsidRPr="00CE6D40">
              <w:t xml:space="preserve">Lahu </w:t>
            </w:r>
          </w:p>
        </w:tc>
        <w:tc>
          <w:tcPr>
            <w:tcW w:w="1564" w:type="pct"/>
            <w:shd w:val="clear" w:color="auto" w:fill="auto"/>
          </w:tcPr>
          <w:p w:rsidR="00CE6D40" w:rsidRPr="00CE6D40" w:rsidRDefault="00CE6D40" w:rsidP="003D5174">
            <w:r w:rsidRPr="00CE6D40">
              <w:t>2</w:t>
            </w:r>
          </w:p>
        </w:tc>
        <w:tc>
          <w:tcPr>
            <w:tcW w:w="1675" w:type="pct"/>
            <w:shd w:val="clear" w:color="auto" w:fill="auto"/>
          </w:tcPr>
          <w:p w:rsidR="00CE6D40" w:rsidRPr="00CE6D40" w:rsidRDefault="00CE6D40" w:rsidP="003D5174">
            <w:r w:rsidRPr="00CE6D40">
              <w:t>6.06</w:t>
            </w:r>
          </w:p>
        </w:tc>
      </w:tr>
      <w:tr w:rsidR="00CE6D40" w:rsidRPr="00CE6D40" w:rsidTr="00007F09">
        <w:tc>
          <w:tcPr>
            <w:tcW w:w="1761" w:type="pct"/>
            <w:tcBorders>
              <w:bottom w:val="nil"/>
            </w:tcBorders>
            <w:shd w:val="clear" w:color="auto" w:fill="auto"/>
          </w:tcPr>
          <w:p w:rsidR="00CE6D40" w:rsidRPr="00CE6D40" w:rsidRDefault="00CE6D40" w:rsidP="003C1B84">
            <w:r w:rsidRPr="00CE6D40">
              <w:t>Lanna</w:t>
            </w:r>
          </w:p>
        </w:tc>
        <w:tc>
          <w:tcPr>
            <w:tcW w:w="1564" w:type="pct"/>
            <w:tcBorders>
              <w:bottom w:val="nil"/>
            </w:tcBorders>
            <w:shd w:val="clear" w:color="auto" w:fill="auto"/>
          </w:tcPr>
          <w:p w:rsidR="00CE6D40" w:rsidRPr="00B221BB" w:rsidRDefault="00B221BB" w:rsidP="003D5174">
            <w:r>
              <w:t>2</w:t>
            </w:r>
          </w:p>
        </w:tc>
        <w:tc>
          <w:tcPr>
            <w:tcW w:w="1675" w:type="pct"/>
            <w:tcBorders>
              <w:bottom w:val="nil"/>
            </w:tcBorders>
            <w:shd w:val="clear" w:color="auto" w:fill="auto"/>
          </w:tcPr>
          <w:p w:rsidR="00CE6D40" w:rsidRPr="00CE6D40" w:rsidRDefault="00CE6D40" w:rsidP="003D5174">
            <w:r w:rsidRPr="00CE6D40">
              <w:t>6.06</w:t>
            </w:r>
          </w:p>
        </w:tc>
      </w:tr>
      <w:tr w:rsidR="00CE6D40" w:rsidRPr="00CE6D40" w:rsidTr="00007F09">
        <w:tc>
          <w:tcPr>
            <w:tcW w:w="1761" w:type="pct"/>
            <w:tcBorders>
              <w:top w:val="nil"/>
              <w:bottom w:val="single" w:sz="4" w:space="0" w:color="auto"/>
            </w:tcBorders>
            <w:shd w:val="clear" w:color="auto" w:fill="auto"/>
          </w:tcPr>
          <w:p w:rsidR="00CE6D40" w:rsidRPr="00CE6D40" w:rsidRDefault="00CE6D40" w:rsidP="003C1B84">
            <w:r w:rsidRPr="00CE6D40">
              <w:t xml:space="preserve">Karen </w:t>
            </w:r>
          </w:p>
        </w:tc>
        <w:tc>
          <w:tcPr>
            <w:tcW w:w="1564" w:type="pct"/>
            <w:tcBorders>
              <w:top w:val="nil"/>
              <w:bottom w:val="single" w:sz="4" w:space="0" w:color="auto"/>
            </w:tcBorders>
            <w:shd w:val="clear" w:color="auto" w:fill="auto"/>
          </w:tcPr>
          <w:p w:rsidR="00CE6D40" w:rsidRPr="00CE6D40" w:rsidRDefault="00CE6D40" w:rsidP="003D5174">
            <w:r w:rsidRPr="00CE6D40">
              <w:t>23</w:t>
            </w:r>
          </w:p>
        </w:tc>
        <w:tc>
          <w:tcPr>
            <w:tcW w:w="1675" w:type="pct"/>
            <w:tcBorders>
              <w:top w:val="nil"/>
              <w:bottom w:val="single" w:sz="4" w:space="0" w:color="auto"/>
            </w:tcBorders>
            <w:shd w:val="clear" w:color="auto" w:fill="auto"/>
          </w:tcPr>
          <w:p w:rsidR="00CE6D40" w:rsidRPr="00CE6D40" w:rsidRDefault="00CE6D40" w:rsidP="003D5174">
            <w:r w:rsidRPr="00CE6D40">
              <w:t>69.69</w:t>
            </w:r>
          </w:p>
        </w:tc>
      </w:tr>
      <w:tr w:rsidR="00CE6D40" w:rsidRPr="00CE6D40" w:rsidTr="00007F09">
        <w:tc>
          <w:tcPr>
            <w:tcW w:w="1761" w:type="pct"/>
            <w:tcBorders>
              <w:top w:val="single" w:sz="4" w:space="0" w:color="auto"/>
            </w:tcBorders>
            <w:shd w:val="clear" w:color="auto" w:fill="auto"/>
          </w:tcPr>
          <w:p w:rsidR="00CE6D40" w:rsidRPr="00CE6D40" w:rsidRDefault="00CE6D40" w:rsidP="003C1B84">
            <w:pPr>
              <w:rPr>
                <w:bCs/>
              </w:rPr>
            </w:pPr>
            <w:r w:rsidRPr="00CE6D40">
              <w:rPr>
                <w:bCs/>
              </w:rPr>
              <w:t>Total</w:t>
            </w:r>
          </w:p>
        </w:tc>
        <w:tc>
          <w:tcPr>
            <w:tcW w:w="1564" w:type="pct"/>
            <w:tcBorders>
              <w:top w:val="single" w:sz="4" w:space="0" w:color="auto"/>
            </w:tcBorders>
            <w:shd w:val="clear" w:color="auto" w:fill="auto"/>
          </w:tcPr>
          <w:p w:rsidR="00CE6D40" w:rsidRPr="00CE6D40" w:rsidRDefault="00CE6D40" w:rsidP="003D5174">
            <w:pPr>
              <w:rPr>
                <w:bCs/>
              </w:rPr>
            </w:pPr>
            <w:r w:rsidRPr="00CE6D40">
              <w:rPr>
                <w:bCs/>
              </w:rPr>
              <w:t>33</w:t>
            </w:r>
          </w:p>
        </w:tc>
        <w:tc>
          <w:tcPr>
            <w:tcW w:w="1675" w:type="pct"/>
            <w:tcBorders>
              <w:top w:val="single" w:sz="4" w:space="0" w:color="auto"/>
            </w:tcBorders>
            <w:shd w:val="clear" w:color="auto" w:fill="auto"/>
          </w:tcPr>
          <w:p w:rsidR="00CE6D40" w:rsidRPr="00CE6D40" w:rsidRDefault="00CE6D40" w:rsidP="003D5174">
            <w:pPr>
              <w:rPr>
                <w:bCs/>
              </w:rPr>
            </w:pPr>
            <w:r w:rsidRPr="00CE6D40">
              <w:rPr>
                <w:bCs/>
              </w:rPr>
              <w:t>100</w:t>
            </w:r>
          </w:p>
        </w:tc>
      </w:tr>
    </w:tbl>
    <w:p w:rsidR="00EE1006" w:rsidRDefault="00EE1006" w:rsidP="000C73CA">
      <w:pPr>
        <w:jc w:val="both"/>
        <w:rPr>
          <w:b/>
          <w:bCs/>
          <w:color w:val="000000"/>
          <w:lang w:val="id-ID"/>
        </w:rPr>
      </w:pPr>
    </w:p>
    <w:p w:rsidR="003D5174" w:rsidRDefault="003D5174" w:rsidP="000C73CA">
      <w:pPr>
        <w:jc w:val="both"/>
        <w:rPr>
          <w:b/>
          <w:bCs/>
          <w:color w:val="000000"/>
          <w:lang w:val="id-ID"/>
        </w:rPr>
      </w:pPr>
    </w:p>
    <w:p w:rsidR="004A722B" w:rsidRPr="004A722B" w:rsidRDefault="004A722B" w:rsidP="004A722B">
      <w:pPr>
        <w:jc w:val="both"/>
        <w:rPr>
          <w:b/>
          <w:bCs/>
          <w:color w:val="000000"/>
        </w:rPr>
      </w:pPr>
      <w:r>
        <w:rPr>
          <w:b/>
          <w:bCs/>
          <w:color w:val="000000"/>
        </w:rPr>
        <w:t xml:space="preserve">2.2 </w:t>
      </w:r>
      <w:r w:rsidRPr="004A722B">
        <w:rPr>
          <w:b/>
          <w:bCs/>
          <w:color w:val="000000"/>
        </w:rPr>
        <w:t>Data Collection</w:t>
      </w:r>
    </w:p>
    <w:p w:rsidR="004A722B" w:rsidRPr="004A722B" w:rsidRDefault="004A722B" w:rsidP="00F707DB">
      <w:pPr>
        <w:spacing w:line="320" w:lineRule="exact"/>
        <w:ind w:firstLine="567"/>
        <w:jc w:val="both"/>
        <w:rPr>
          <w:bCs/>
          <w:color w:val="000000"/>
        </w:rPr>
      </w:pPr>
      <w:r w:rsidRPr="004A722B">
        <w:rPr>
          <w:bCs/>
          <w:color w:val="000000"/>
        </w:rPr>
        <w:t xml:space="preserve">Data, consisting of written reflections, were collected from 30 Alpha and Beta students. First, they all were required to participate in the “Leadership course”. This course was organized by two Jesuit priests and one Indonesian English teacher who </w:t>
      </w:r>
      <w:r w:rsidR="00D630E0" w:rsidRPr="004A722B">
        <w:rPr>
          <w:bCs/>
          <w:color w:val="000000"/>
        </w:rPr>
        <w:t>have</w:t>
      </w:r>
      <w:r w:rsidRPr="004A722B">
        <w:rPr>
          <w:bCs/>
          <w:color w:val="000000"/>
        </w:rPr>
        <w:t xml:space="preserve"> been teaching in Thailand for more than 10 years. This course was designed to prepare XLC students to become good leaders who are unselfish and who care about other people in the future. </w:t>
      </w:r>
    </w:p>
    <w:p w:rsidR="004A722B" w:rsidRPr="004A722B" w:rsidRDefault="004A722B" w:rsidP="00F707DB">
      <w:pPr>
        <w:spacing w:line="320" w:lineRule="exact"/>
        <w:ind w:firstLine="567"/>
        <w:jc w:val="both"/>
        <w:rPr>
          <w:bCs/>
          <w:color w:val="000000"/>
        </w:rPr>
      </w:pPr>
      <w:r w:rsidRPr="004A722B">
        <w:rPr>
          <w:bCs/>
          <w:color w:val="000000"/>
        </w:rPr>
        <w:t xml:space="preserve">Second, they were assigned to spontaneously write a reflection on what they have learned after participating in the program through reflecting themselves on the “SWOT”, namely their </w:t>
      </w:r>
      <w:r w:rsidRPr="004A722B">
        <w:rPr>
          <w:bCs/>
          <w:color w:val="000000"/>
        </w:rPr>
        <w:lastRenderedPageBreak/>
        <w:t xml:space="preserve">strengths, weaknesses, opportunities, and threats. The 30 students completed their writing and submitted it to the researchers via e-mail. Each written reflection consisted of at least 100 words. </w:t>
      </w:r>
    </w:p>
    <w:p w:rsidR="004A722B" w:rsidRDefault="004A722B" w:rsidP="004A722B">
      <w:pPr>
        <w:jc w:val="both"/>
        <w:rPr>
          <w:b/>
          <w:bCs/>
          <w:color w:val="000000"/>
        </w:rPr>
      </w:pPr>
    </w:p>
    <w:p w:rsidR="004A722B" w:rsidRPr="004A722B" w:rsidRDefault="004A722B" w:rsidP="004A722B">
      <w:pPr>
        <w:jc w:val="both"/>
        <w:rPr>
          <w:b/>
          <w:bCs/>
          <w:color w:val="000000"/>
        </w:rPr>
      </w:pPr>
      <w:r>
        <w:rPr>
          <w:b/>
          <w:bCs/>
          <w:color w:val="000000"/>
        </w:rPr>
        <w:t xml:space="preserve">2.3 </w:t>
      </w:r>
      <w:r w:rsidRPr="004A722B">
        <w:rPr>
          <w:b/>
          <w:bCs/>
          <w:color w:val="000000"/>
        </w:rPr>
        <w:t xml:space="preserve">Data Analysis </w:t>
      </w:r>
    </w:p>
    <w:p w:rsidR="00CE6D40" w:rsidRPr="004A722B" w:rsidRDefault="004A722B" w:rsidP="00F707DB">
      <w:pPr>
        <w:spacing w:line="320" w:lineRule="exact"/>
        <w:ind w:firstLine="567"/>
        <w:jc w:val="both"/>
        <w:rPr>
          <w:bCs/>
          <w:color w:val="000000"/>
        </w:rPr>
      </w:pPr>
      <w:r w:rsidRPr="004A722B">
        <w:rPr>
          <w:bCs/>
          <w:color w:val="000000"/>
        </w:rPr>
        <w:t>Three steps were taken. First, 30 pieces of written reflections of XLC students were analyzed by the researchers sentence by sentence to examine the (mis)use of the four main parts of speech or syntactic categories, namely adjectives, adverbs, nouns, and verbs. Second, all errors found in the writings were categorized according to the types of errors. Finally, the descriptive statistics used in this study were the frequency and percentage.</w:t>
      </w:r>
    </w:p>
    <w:p w:rsidR="004A722B" w:rsidRDefault="004A722B" w:rsidP="000C73CA">
      <w:pPr>
        <w:jc w:val="both"/>
        <w:rPr>
          <w:b/>
          <w:bCs/>
          <w:color w:val="000000"/>
        </w:rPr>
      </w:pPr>
    </w:p>
    <w:p w:rsidR="00A91B8D" w:rsidRDefault="005921EE" w:rsidP="00A91B8D">
      <w:pPr>
        <w:numPr>
          <w:ilvl w:val="0"/>
          <w:numId w:val="4"/>
        </w:numPr>
        <w:spacing w:line="320" w:lineRule="exact"/>
        <w:ind w:left="284" w:hanging="284"/>
        <w:jc w:val="center"/>
        <w:rPr>
          <w:rFonts w:ascii="Century Gothic" w:hAnsi="Century Gothic"/>
          <w:b/>
          <w:bCs/>
          <w:color w:val="000000"/>
        </w:rPr>
      </w:pPr>
      <w:r w:rsidRPr="00F10DEC">
        <w:rPr>
          <w:rFonts w:ascii="Century Gothic" w:eastAsia="MS Gothic" w:hAnsi="Century Gothic"/>
          <w:b/>
        </w:rPr>
        <w:t xml:space="preserve">Results </w:t>
      </w:r>
      <w:r w:rsidR="00F10DEC" w:rsidRPr="00F10DEC">
        <w:rPr>
          <w:rFonts w:ascii="Century Gothic" w:eastAsia="MS Gothic" w:hAnsi="Century Gothic"/>
          <w:b/>
        </w:rPr>
        <w:t xml:space="preserve">and </w:t>
      </w:r>
      <w:r w:rsidR="00A91B8D" w:rsidRPr="00F10DEC">
        <w:rPr>
          <w:rFonts w:ascii="Century Gothic" w:eastAsia="MS Gothic" w:hAnsi="Century Gothic"/>
          <w:b/>
          <w:lang w:val="id-ID"/>
        </w:rPr>
        <w:t>Discussion</w:t>
      </w:r>
      <w:r w:rsidR="00A91B8D" w:rsidRPr="00F10DEC">
        <w:rPr>
          <w:rFonts w:ascii="Century Gothic" w:hAnsi="Century Gothic"/>
          <w:b/>
          <w:bCs/>
          <w:color w:val="000000"/>
        </w:rPr>
        <w:t> </w:t>
      </w:r>
    </w:p>
    <w:p w:rsidR="00F10DEC" w:rsidRDefault="00F10DEC" w:rsidP="00F10DEC">
      <w:pPr>
        <w:spacing w:line="320" w:lineRule="exact"/>
        <w:jc w:val="center"/>
        <w:rPr>
          <w:rFonts w:ascii="Century Gothic" w:hAnsi="Century Gothic"/>
          <w:b/>
          <w:bCs/>
          <w:color w:val="000000"/>
        </w:rPr>
      </w:pPr>
    </w:p>
    <w:p w:rsidR="00F10DEC" w:rsidRDefault="00E0218C" w:rsidP="00E0218C">
      <w:pPr>
        <w:spacing w:line="320" w:lineRule="exact"/>
        <w:ind w:firstLine="567"/>
        <w:jc w:val="both"/>
        <w:rPr>
          <w:bCs/>
          <w:color w:val="000000"/>
        </w:rPr>
      </w:pPr>
      <w:r w:rsidRPr="00E0218C">
        <w:rPr>
          <w:bCs/>
          <w:color w:val="000000"/>
        </w:rPr>
        <w:t>Based on the analysis, a total of 69 grammatical errors of the four main parts of speech or syntactic categories were identified. The results in Table 3 revealed that the highest frequency of grammatical errors made by XLC students was ‘</w:t>
      </w:r>
      <w:proofErr w:type="gramStart"/>
      <w:r w:rsidRPr="00E0218C">
        <w:rPr>
          <w:bCs/>
          <w:color w:val="000000"/>
        </w:rPr>
        <w:t>adjective</w:t>
      </w:r>
      <w:proofErr w:type="gramEnd"/>
      <w:r w:rsidRPr="00E0218C">
        <w:rPr>
          <w:bCs/>
          <w:color w:val="000000"/>
        </w:rPr>
        <w:t xml:space="preserve">’, with 32 errors of the total (46.37%). The second frequency was ‘noun’, 18 errors (26.08%). The third was ‘verb’, 15 errors (21.73%) and the last frequency was ‘adverb’, with 4 errors (5.79%).  </w:t>
      </w:r>
    </w:p>
    <w:p w:rsidR="00195638" w:rsidRDefault="00195638" w:rsidP="00D630E0">
      <w:pPr>
        <w:spacing w:before="120" w:line="320" w:lineRule="exact"/>
        <w:jc w:val="both"/>
        <w:rPr>
          <w:bCs/>
          <w:color w:val="000000"/>
        </w:rPr>
      </w:pPr>
      <w:proofErr w:type="gramStart"/>
      <w:r w:rsidRPr="00195638">
        <w:rPr>
          <w:bCs/>
          <w:color w:val="000000"/>
        </w:rPr>
        <w:t xml:space="preserve">Table </w:t>
      </w:r>
      <w:r>
        <w:rPr>
          <w:bCs/>
          <w:color w:val="000000"/>
        </w:rPr>
        <w:t>3</w:t>
      </w:r>
      <w:r w:rsidRPr="00195638">
        <w:rPr>
          <w:bCs/>
          <w:color w:val="000000"/>
        </w:rPr>
        <w:t>.</w:t>
      </w:r>
      <w:proofErr w:type="gramEnd"/>
      <w:r w:rsidRPr="00195638">
        <w:rPr>
          <w:bCs/>
          <w:color w:val="000000"/>
        </w:rPr>
        <w:t xml:space="preserve"> </w:t>
      </w:r>
      <w:r w:rsidR="004C48F8">
        <w:rPr>
          <w:bCs/>
          <w:color w:val="000000"/>
        </w:rPr>
        <w:t>Grammatical errors</w:t>
      </w:r>
    </w:p>
    <w:tbl>
      <w:tblPr>
        <w:tblW w:w="5000" w:type="pct"/>
        <w:tblBorders>
          <w:top w:val="single" w:sz="4" w:space="0" w:color="auto"/>
          <w:bottom w:val="single" w:sz="4" w:space="0" w:color="auto"/>
        </w:tblBorders>
        <w:tblLook w:val="04A0"/>
      </w:tblPr>
      <w:tblGrid>
        <w:gridCol w:w="3646"/>
        <w:gridCol w:w="2965"/>
        <w:gridCol w:w="2965"/>
      </w:tblGrid>
      <w:tr w:rsidR="00680B3D" w:rsidRPr="00680B3D" w:rsidTr="003D5174">
        <w:tc>
          <w:tcPr>
            <w:tcW w:w="1904" w:type="pct"/>
            <w:tcBorders>
              <w:top w:val="single" w:sz="4" w:space="0" w:color="auto"/>
              <w:bottom w:val="single" w:sz="4" w:space="0" w:color="auto"/>
            </w:tcBorders>
            <w:shd w:val="clear" w:color="auto" w:fill="auto"/>
          </w:tcPr>
          <w:p w:rsidR="00680B3D" w:rsidRPr="003D5174" w:rsidRDefault="00680B3D" w:rsidP="003C1B84">
            <w:pPr>
              <w:rPr>
                <w:b/>
              </w:rPr>
            </w:pPr>
            <w:r w:rsidRPr="003D5174">
              <w:rPr>
                <w:b/>
              </w:rPr>
              <w:t>Types of Errors</w:t>
            </w:r>
          </w:p>
        </w:tc>
        <w:tc>
          <w:tcPr>
            <w:tcW w:w="1548" w:type="pct"/>
            <w:tcBorders>
              <w:top w:val="single" w:sz="4" w:space="0" w:color="auto"/>
              <w:bottom w:val="single" w:sz="4" w:space="0" w:color="auto"/>
            </w:tcBorders>
            <w:shd w:val="clear" w:color="auto" w:fill="auto"/>
          </w:tcPr>
          <w:p w:rsidR="00680B3D" w:rsidRPr="003D5174" w:rsidRDefault="00680B3D" w:rsidP="003D5174">
            <w:pPr>
              <w:rPr>
                <w:b/>
              </w:rPr>
            </w:pPr>
            <w:r w:rsidRPr="003D5174">
              <w:rPr>
                <w:b/>
              </w:rPr>
              <w:t>Frequency</w:t>
            </w:r>
          </w:p>
        </w:tc>
        <w:tc>
          <w:tcPr>
            <w:tcW w:w="1548" w:type="pct"/>
            <w:tcBorders>
              <w:top w:val="single" w:sz="4" w:space="0" w:color="auto"/>
              <w:bottom w:val="single" w:sz="4" w:space="0" w:color="auto"/>
            </w:tcBorders>
            <w:shd w:val="clear" w:color="auto" w:fill="auto"/>
          </w:tcPr>
          <w:p w:rsidR="00680B3D" w:rsidRPr="003D5174" w:rsidRDefault="00680B3D" w:rsidP="003D5174">
            <w:pPr>
              <w:rPr>
                <w:b/>
              </w:rPr>
            </w:pPr>
            <w:r w:rsidRPr="003D5174">
              <w:rPr>
                <w:b/>
              </w:rPr>
              <w:t>Percentage</w:t>
            </w:r>
          </w:p>
        </w:tc>
      </w:tr>
      <w:tr w:rsidR="00680B3D" w:rsidRPr="00680B3D" w:rsidTr="003D5174">
        <w:tc>
          <w:tcPr>
            <w:tcW w:w="1904" w:type="pct"/>
            <w:tcBorders>
              <w:top w:val="single" w:sz="4" w:space="0" w:color="auto"/>
            </w:tcBorders>
            <w:shd w:val="clear" w:color="auto" w:fill="auto"/>
          </w:tcPr>
          <w:p w:rsidR="00680B3D" w:rsidRPr="00680B3D" w:rsidRDefault="00680B3D" w:rsidP="003C1B84">
            <w:r w:rsidRPr="00680B3D">
              <w:t>Noun</w:t>
            </w:r>
          </w:p>
        </w:tc>
        <w:tc>
          <w:tcPr>
            <w:tcW w:w="1548" w:type="pct"/>
            <w:tcBorders>
              <w:top w:val="single" w:sz="4" w:space="0" w:color="auto"/>
            </w:tcBorders>
            <w:shd w:val="clear" w:color="auto" w:fill="auto"/>
          </w:tcPr>
          <w:p w:rsidR="00680B3D" w:rsidRPr="00680B3D" w:rsidRDefault="00680B3D" w:rsidP="003D5174">
            <w:r w:rsidRPr="00680B3D">
              <w:t>18</w:t>
            </w:r>
          </w:p>
        </w:tc>
        <w:tc>
          <w:tcPr>
            <w:tcW w:w="1548" w:type="pct"/>
            <w:tcBorders>
              <w:top w:val="single" w:sz="4" w:space="0" w:color="auto"/>
            </w:tcBorders>
            <w:shd w:val="clear" w:color="auto" w:fill="auto"/>
          </w:tcPr>
          <w:p w:rsidR="00680B3D" w:rsidRPr="00680B3D" w:rsidRDefault="00680B3D" w:rsidP="003D5174">
            <w:r w:rsidRPr="00680B3D">
              <w:t>26.08</w:t>
            </w:r>
          </w:p>
        </w:tc>
      </w:tr>
      <w:tr w:rsidR="00680B3D" w:rsidRPr="00680B3D" w:rsidTr="003D5174">
        <w:tc>
          <w:tcPr>
            <w:tcW w:w="1904" w:type="pct"/>
            <w:shd w:val="clear" w:color="auto" w:fill="auto"/>
          </w:tcPr>
          <w:p w:rsidR="00680B3D" w:rsidRPr="00680B3D" w:rsidRDefault="00680B3D" w:rsidP="003C1B84">
            <w:r w:rsidRPr="00680B3D">
              <w:t>Verb</w:t>
            </w:r>
          </w:p>
        </w:tc>
        <w:tc>
          <w:tcPr>
            <w:tcW w:w="1548" w:type="pct"/>
            <w:shd w:val="clear" w:color="auto" w:fill="auto"/>
          </w:tcPr>
          <w:p w:rsidR="00680B3D" w:rsidRPr="00680B3D" w:rsidRDefault="00680B3D" w:rsidP="003D5174">
            <w:r w:rsidRPr="00680B3D">
              <w:t>15</w:t>
            </w:r>
          </w:p>
        </w:tc>
        <w:tc>
          <w:tcPr>
            <w:tcW w:w="1548" w:type="pct"/>
            <w:shd w:val="clear" w:color="auto" w:fill="auto"/>
          </w:tcPr>
          <w:p w:rsidR="00680B3D" w:rsidRPr="00680B3D" w:rsidRDefault="00680B3D" w:rsidP="003D5174">
            <w:r w:rsidRPr="00680B3D">
              <w:t>21.73</w:t>
            </w:r>
          </w:p>
        </w:tc>
      </w:tr>
      <w:tr w:rsidR="00680B3D" w:rsidRPr="00680B3D" w:rsidTr="003D5174">
        <w:tc>
          <w:tcPr>
            <w:tcW w:w="1904" w:type="pct"/>
            <w:shd w:val="clear" w:color="auto" w:fill="auto"/>
          </w:tcPr>
          <w:p w:rsidR="00680B3D" w:rsidRPr="00680B3D" w:rsidRDefault="00680B3D" w:rsidP="003C1B84">
            <w:r w:rsidRPr="00680B3D">
              <w:t xml:space="preserve">Adjective </w:t>
            </w:r>
          </w:p>
        </w:tc>
        <w:tc>
          <w:tcPr>
            <w:tcW w:w="1548" w:type="pct"/>
            <w:shd w:val="clear" w:color="auto" w:fill="auto"/>
          </w:tcPr>
          <w:p w:rsidR="00680B3D" w:rsidRPr="00680B3D" w:rsidRDefault="00680B3D" w:rsidP="003D5174">
            <w:r w:rsidRPr="00680B3D">
              <w:t>32</w:t>
            </w:r>
          </w:p>
        </w:tc>
        <w:tc>
          <w:tcPr>
            <w:tcW w:w="1548" w:type="pct"/>
            <w:shd w:val="clear" w:color="auto" w:fill="auto"/>
          </w:tcPr>
          <w:p w:rsidR="00680B3D" w:rsidRPr="00680B3D" w:rsidRDefault="00680B3D" w:rsidP="003D5174">
            <w:r w:rsidRPr="00680B3D">
              <w:t>46.37</w:t>
            </w:r>
          </w:p>
        </w:tc>
      </w:tr>
      <w:tr w:rsidR="00680B3D" w:rsidRPr="00680B3D" w:rsidTr="003D5174">
        <w:tc>
          <w:tcPr>
            <w:tcW w:w="1904" w:type="pct"/>
            <w:tcBorders>
              <w:bottom w:val="single" w:sz="4" w:space="0" w:color="auto"/>
            </w:tcBorders>
            <w:shd w:val="clear" w:color="auto" w:fill="auto"/>
          </w:tcPr>
          <w:p w:rsidR="00680B3D" w:rsidRPr="00680B3D" w:rsidRDefault="00680B3D" w:rsidP="003C1B84">
            <w:r w:rsidRPr="00680B3D">
              <w:t xml:space="preserve">Adverb </w:t>
            </w:r>
          </w:p>
        </w:tc>
        <w:tc>
          <w:tcPr>
            <w:tcW w:w="1548" w:type="pct"/>
            <w:tcBorders>
              <w:bottom w:val="single" w:sz="4" w:space="0" w:color="auto"/>
            </w:tcBorders>
            <w:shd w:val="clear" w:color="auto" w:fill="auto"/>
          </w:tcPr>
          <w:p w:rsidR="00680B3D" w:rsidRPr="00680B3D" w:rsidRDefault="00680B3D" w:rsidP="003D5174">
            <w:r w:rsidRPr="00680B3D">
              <w:t>4</w:t>
            </w:r>
          </w:p>
        </w:tc>
        <w:tc>
          <w:tcPr>
            <w:tcW w:w="1548" w:type="pct"/>
            <w:tcBorders>
              <w:bottom w:val="single" w:sz="4" w:space="0" w:color="auto"/>
            </w:tcBorders>
            <w:shd w:val="clear" w:color="auto" w:fill="auto"/>
          </w:tcPr>
          <w:p w:rsidR="00680B3D" w:rsidRPr="00680B3D" w:rsidRDefault="00680B3D" w:rsidP="003D5174">
            <w:r w:rsidRPr="00680B3D">
              <w:t>5.79</w:t>
            </w:r>
          </w:p>
        </w:tc>
      </w:tr>
      <w:tr w:rsidR="00680B3D" w:rsidRPr="00680B3D" w:rsidTr="003D5174">
        <w:tc>
          <w:tcPr>
            <w:tcW w:w="1904" w:type="pct"/>
            <w:tcBorders>
              <w:top w:val="single" w:sz="4" w:space="0" w:color="auto"/>
              <w:bottom w:val="single" w:sz="4" w:space="0" w:color="auto"/>
            </w:tcBorders>
            <w:shd w:val="clear" w:color="auto" w:fill="auto"/>
          </w:tcPr>
          <w:p w:rsidR="00680B3D" w:rsidRPr="00680B3D" w:rsidRDefault="00680B3D" w:rsidP="003C1B84">
            <w:pPr>
              <w:rPr>
                <w:bCs/>
              </w:rPr>
            </w:pPr>
            <w:r w:rsidRPr="00680B3D">
              <w:rPr>
                <w:bCs/>
              </w:rPr>
              <w:t>Total</w:t>
            </w:r>
          </w:p>
        </w:tc>
        <w:tc>
          <w:tcPr>
            <w:tcW w:w="1548" w:type="pct"/>
            <w:tcBorders>
              <w:top w:val="single" w:sz="4" w:space="0" w:color="auto"/>
              <w:bottom w:val="single" w:sz="4" w:space="0" w:color="auto"/>
            </w:tcBorders>
            <w:shd w:val="clear" w:color="auto" w:fill="auto"/>
          </w:tcPr>
          <w:p w:rsidR="00680B3D" w:rsidRPr="00680B3D" w:rsidRDefault="00680B3D" w:rsidP="003D5174">
            <w:pPr>
              <w:rPr>
                <w:bCs/>
              </w:rPr>
            </w:pPr>
            <w:r w:rsidRPr="00680B3D">
              <w:rPr>
                <w:bCs/>
              </w:rPr>
              <w:t>69</w:t>
            </w:r>
          </w:p>
        </w:tc>
        <w:tc>
          <w:tcPr>
            <w:tcW w:w="1548" w:type="pct"/>
            <w:tcBorders>
              <w:top w:val="single" w:sz="4" w:space="0" w:color="auto"/>
              <w:bottom w:val="single" w:sz="4" w:space="0" w:color="auto"/>
            </w:tcBorders>
            <w:shd w:val="clear" w:color="auto" w:fill="auto"/>
          </w:tcPr>
          <w:p w:rsidR="00680B3D" w:rsidRPr="00680B3D" w:rsidRDefault="00680B3D" w:rsidP="003D5174">
            <w:pPr>
              <w:rPr>
                <w:bCs/>
              </w:rPr>
            </w:pPr>
            <w:r w:rsidRPr="00680B3D">
              <w:rPr>
                <w:bCs/>
              </w:rPr>
              <w:t>100</w:t>
            </w:r>
          </w:p>
        </w:tc>
      </w:tr>
    </w:tbl>
    <w:p w:rsidR="00680B3D" w:rsidRPr="00E0218C" w:rsidRDefault="00680B3D" w:rsidP="00E0218C">
      <w:pPr>
        <w:spacing w:line="320" w:lineRule="exact"/>
        <w:ind w:firstLine="567"/>
        <w:jc w:val="both"/>
        <w:rPr>
          <w:bCs/>
          <w:color w:val="000000"/>
        </w:rPr>
      </w:pPr>
    </w:p>
    <w:p w:rsidR="008F565E" w:rsidRPr="008F565E" w:rsidRDefault="008F565E" w:rsidP="00F707DB">
      <w:pPr>
        <w:spacing w:line="320" w:lineRule="exact"/>
        <w:ind w:firstLine="567"/>
        <w:jc w:val="both"/>
      </w:pPr>
      <w:r w:rsidRPr="008F565E">
        <w:t xml:space="preserve">Considering the results presented in Table 3 above, firstly, ‘adjective’ was the highest frequency of grammatical errors committed by XLC students among the four main parts of speech or syntactical categories. According to the results, they tended to misplace adjectives with nouns and verbs. The researchers found many interesting adjectives, such as </w:t>
      </w:r>
      <w:r w:rsidRPr="008F565E">
        <w:rPr>
          <w:i/>
        </w:rPr>
        <w:t>responsible, self-confident, bored, boring, important</w:t>
      </w:r>
      <w:r w:rsidRPr="008F565E">
        <w:t xml:space="preserve">, and </w:t>
      </w:r>
      <w:r w:rsidRPr="008F565E">
        <w:rPr>
          <w:i/>
        </w:rPr>
        <w:t>challenging</w:t>
      </w:r>
      <w:r w:rsidRPr="008F565E">
        <w:t xml:space="preserve"> were used as a noun in the sentences by many students as in the following examples:</w:t>
      </w:r>
    </w:p>
    <w:p w:rsidR="008F565E" w:rsidRPr="008F565E" w:rsidRDefault="008F565E" w:rsidP="00D630E0">
      <w:pPr>
        <w:spacing w:before="120" w:line="320" w:lineRule="exact"/>
        <w:ind w:firstLine="567"/>
        <w:jc w:val="both"/>
      </w:pPr>
      <w:r w:rsidRPr="008F565E">
        <w:t xml:space="preserve">*It is the main </w:t>
      </w:r>
      <w:r w:rsidRPr="008F565E">
        <w:rPr>
          <w:i/>
          <w:iCs/>
        </w:rPr>
        <w:t>important</w:t>
      </w:r>
      <w:r w:rsidRPr="008F565E">
        <w:t xml:space="preserve"> &lt;</w:t>
      </w:r>
      <w:r w:rsidRPr="008F565E">
        <w:rPr>
          <w:b/>
          <w:bCs/>
        </w:rPr>
        <w:t>importance</w:t>
      </w:r>
      <w:r w:rsidRPr="008F565E">
        <w:t xml:space="preserve">&gt; to lead people. </w:t>
      </w:r>
    </w:p>
    <w:p w:rsidR="008F565E" w:rsidRPr="008F565E" w:rsidRDefault="008F565E" w:rsidP="00D630E0">
      <w:pPr>
        <w:spacing w:line="320" w:lineRule="exact"/>
        <w:ind w:firstLine="567"/>
        <w:jc w:val="both"/>
      </w:pPr>
      <w:r w:rsidRPr="008F565E">
        <w:t xml:space="preserve">*We all have to face with </w:t>
      </w:r>
      <w:r w:rsidRPr="008F565E">
        <w:rPr>
          <w:i/>
          <w:iCs/>
        </w:rPr>
        <w:t>challenging</w:t>
      </w:r>
      <w:r w:rsidRPr="008F565E">
        <w:t xml:space="preserve"> &lt;</w:t>
      </w:r>
      <w:r w:rsidRPr="008F565E">
        <w:rPr>
          <w:b/>
          <w:bCs/>
        </w:rPr>
        <w:t>challenge</w:t>
      </w:r>
      <w:r w:rsidRPr="008F565E">
        <w:t>&gt; and difficulty.</w:t>
      </w:r>
    </w:p>
    <w:p w:rsidR="008F565E" w:rsidRPr="008F565E" w:rsidRDefault="008F565E" w:rsidP="00D630E0">
      <w:pPr>
        <w:spacing w:line="320" w:lineRule="exact"/>
        <w:ind w:firstLine="567"/>
        <w:jc w:val="both"/>
      </w:pPr>
      <w:r w:rsidRPr="008F565E">
        <w:t xml:space="preserve">*They must use </w:t>
      </w:r>
      <w:r w:rsidRPr="008F565E">
        <w:rPr>
          <w:i/>
          <w:iCs/>
        </w:rPr>
        <w:t>reasonable</w:t>
      </w:r>
      <w:r w:rsidRPr="008F565E">
        <w:t xml:space="preserve"> &lt;</w:t>
      </w:r>
      <w:r w:rsidRPr="008F565E">
        <w:rPr>
          <w:b/>
          <w:bCs/>
        </w:rPr>
        <w:t>reason</w:t>
      </w:r>
      <w:r w:rsidRPr="008F565E">
        <w:t xml:space="preserve">&gt; to solve the problems. </w:t>
      </w:r>
    </w:p>
    <w:p w:rsidR="008F565E" w:rsidRPr="008F565E" w:rsidRDefault="008F565E" w:rsidP="00D630E0">
      <w:pPr>
        <w:spacing w:line="320" w:lineRule="exact"/>
        <w:ind w:firstLine="567"/>
        <w:jc w:val="both"/>
      </w:pPr>
      <w:proofErr w:type="gramStart"/>
      <w:r w:rsidRPr="008F565E">
        <w:t xml:space="preserve">*... such as social media, laziness, </w:t>
      </w:r>
      <w:r w:rsidRPr="008F565E">
        <w:rPr>
          <w:i/>
          <w:iCs/>
        </w:rPr>
        <w:t xml:space="preserve">boring </w:t>
      </w:r>
      <w:r w:rsidRPr="008F565E">
        <w:t>&lt;</w:t>
      </w:r>
      <w:r w:rsidRPr="008F565E">
        <w:rPr>
          <w:b/>
          <w:bCs/>
        </w:rPr>
        <w:t>boredom</w:t>
      </w:r>
      <w:r w:rsidRPr="008F565E">
        <w:t>&gt;, and despondency.</w:t>
      </w:r>
      <w:proofErr w:type="gramEnd"/>
      <w:r w:rsidRPr="008F565E">
        <w:t xml:space="preserve"> </w:t>
      </w:r>
    </w:p>
    <w:p w:rsidR="008F565E" w:rsidRPr="008F565E" w:rsidRDefault="008F565E" w:rsidP="00D630E0">
      <w:pPr>
        <w:spacing w:after="120" w:line="320" w:lineRule="exact"/>
        <w:ind w:firstLine="567"/>
        <w:jc w:val="both"/>
      </w:pPr>
      <w:r w:rsidRPr="008F565E">
        <w:t xml:space="preserve">*I have more </w:t>
      </w:r>
      <w:r w:rsidRPr="008F565E">
        <w:rPr>
          <w:i/>
          <w:iCs/>
        </w:rPr>
        <w:t>responsible</w:t>
      </w:r>
      <w:r w:rsidRPr="008F565E">
        <w:t xml:space="preserve"> &lt;</w:t>
      </w:r>
      <w:r w:rsidRPr="008F565E">
        <w:rPr>
          <w:b/>
          <w:bCs/>
        </w:rPr>
        <w:t>responsibility</w:t>
      </w:r>
      <w:r w:rsidRPr="008F565E">
        <w:t>&gt; and reason to do something.</w:t>
      </w:r>
    </w:p>
    <w:p w:rsidR="008F565E" w:rsidRPr="008F565E" w:rsidRDefault="008F565E" w:rsidP="00F707DB">
      <w:pPr>
        <w:spacing w:line="320" w:lineRule="exact"/>
        <w:ind w:firstLine="567"/>
        <w:jc w:val="both"/>
      </w:pPr>
      <w:r w:rsidRPr="008F565E">
        <w:t xml:space="preserve">As most students were taught that the word ending –ing in English was considered as ‘gerund’ or ‘noun’, it can be explained from the examples above that XLC students used the words </w:t>
      </w:r>
      <w:r w:rsidRPr="008F565E">
        <w:rPr>
          <w:i/>
          <w:iCs/>
        </w:rPr>
        <w:t>challenging</w:t>
      </w:r>
      <w:r w:rsidRPr="008F565E">
        <w:t xml:space="preserve"> and </w:t>
      </w:r>
      <w:r w:rsidRPr="008F565E">
        <w:rPr>
          <w:i/>
          <w:iCs/>
        </w:rPr>
        <w:t>boring</w:t>
      </w:r>
      <w:r w:rsidRPr="008F565E">
        <w:t xml:space="preserve"> as nouns without being aware that these two words normally function as adjectives. Also, there were some adjectives used as verbs in the sentences. For </w:t>
      </w:r>
      <w:r w:rsidRPr="008F565E">
        <w:lastRenderedPageBreak/>
        <w:t>example, in the sentence *</w:t>
      </w:r>
      <w:r w:rsidRPr="008F565E">
        <w:rPr>
          <w:i/>
        </w:rPr>
        <w:t xml:space="preserve">I will not </w:t>
      </w:r>
      <w:r w:rsidRPr="008F565E">
        <w:rPr>
          <w:i/>
          <w:iCs/>
        </w:rPr>
        <w:t>afraid</w:t>
      </w:r>
      <w:r w:rsidRPr="008F565E">
        <w:rPr>
          <w:i/>
        </w:rPr>
        <w:t xml:space="preserve"> &lt;</w:t>
      </w:r>
      <w:r w:rsidRPr="008F565E">
        <w:rPr>
          <w:b/>
          <w:bCs/>
          <w:i/>
        </w:rPr>
        <w:t>fear</w:t>
      </w:r>
      <w:r w:rsidRPr="008F565E">
        <w:rPr>
          <w:i/>
        </w:rPr>
        <w:t>&gt; to do a good thing</w:t>
      </w:r>
      <w:r w:rsidRPr="008F565E">
        <w:t>. However, in this sentence, it can also be considered that students omitted the verb ‘be’, *</w:t>
      </w:r>
      <w:r w:rsidRPr="008F565E">
        <w:rPr>
          <w:i/>
        </w:rPr>
        <w:t>I will not &lt;be&gt; afraid to do a good thing</w:t>
      </w:r>
      <w:r w:rsidRPr="008F565E">
        <w:t xml:space="preserve">. </w:t>
      </w:r>
    </w:p>
    <w:p w:rsidR="008F565E" w:rsidRPr="008F565E" w:rsidRDefault="008F565E" w:rsidP="00F707DB">
      <w:pPr>
        <w:spacing w:line="320" w:lineRule="exact"/>
        <w:ind w:firstLine="567"/>
        <w:jc w:val="both"/>
      </w:pPr>
      <w:r w:rsidRPr="008F565E">
        <w:t xml:space="preserve">Secondly, a noun was the second frequent error made by XLC students. Similar to an adjective, many nouns were misused as verbs or adjectives. To make it clear, it can be seen from the following examples. </w:t>
      </w:r>
    </w:p>
    <w:p w:rsidR="008F565E" w:rsidRPr="008F565E" w:rsidRDefault="008F565E" w:rsidP="00D630E0">
      <w:pPr>
        <w:spacing w:before="120" w:line="320" w:lineRule="exact"/>
        <w:ind w:firstLine="567"/>
        <w:jc w:val="both"/>
      </w:pPr>
      <w:r w:rsidRPr="008F565E">
        <w:t xml:space="preserve">*I learned how to </w:t>
      </w:r>
      <w:r w:rsidRPr="00D630E0">
        <w:t>servant</w:t>
      </w:r>
      <w:r w:rsidRPr="008F565E">
        <w:t xml:space="preserve"> others.   (I learned how to </w:t>
      </w:r>
      <w:r w:rsidRPr="00D630E0">
        <w:t>serve</w:t>
      </w:r>
      <w:r w:rsidRPr="008F565E">
        <w:t xml:space="preserve"> others.)</w:t>
      </w:r>
    </w:p>
    <w:p w:rsidR="008F565E" w:rsidRPr="008F565E" w:rsidRDefault="008F565E" w:rsidP="00D630E0">
      <w:pPr>
        <w:spacing w:after="120" w:line="320" w:lineRule="exact"/>
        <w:ind w:firstLine="567"/>
        <w:jc w:val="both"/>
      </w:pPr>
      <w:r w:rsidRPr="008F565E">
        <w:t xml:space="preserve">*I will </w:t>
      </w:r>
      <w:r w:rsidRPr="00D630E0">
        <w:t>success</w:t>
      </w:r>
      <w:r w:rsidRPr="008F565E">
        <w:t xml:space="preserve">.   (I will </w:t>
      </w:r>
      <w:r w:rsidRPr="00D630E0">
        <w:t>succeed</w:t>
      </w:r>
      <w:r w:rsidRPr="008F565E">
        <w:t xml:space="preserve">.) </w:t>
      </w:r>
    </w:p>
    <w:p w:rsidR="008F565E" w:rsidRPr="008F565E" w:rsidRDefault="008F565E" w:rsidP="00F707DB">
      <w:pPr>
        <w:spacing w:line="320" w:lineRule="exact"/>
        <w:ind w:firstLine="567"/>
        <w:jc w:val="both"/>
      </w:pPr>
      <w:r w:rsidRPr="008F565E">
        <w:t xml:space="preserve">The examples above demonstrated that the words </w:t>
      </w:r>
      <w:r w:rsidRPr="008F565E">
        <w:rPr>
          <w:i/>
          <w:iCs/>
        </w:rPr>
        <w:t>servant</w:t>
      </w:r>
      <w:r w:rsidRPr="008F565E">
        <w:t xml:space="preserve"> and </w:t>
      </w:r>
      <w:r w:rsidRPr="008F565E">
        <w:rPr>
          <w:i/>
          <w:iCs/>
        </w:rPr>
        <w:t>success</w:t>
      </w:r>
      <w:r w:rsidRPr="008F565E">
        <w:t xml:space="preserve"> were used incorrectly as verbs, instead of using </w:t>
      </w:r>
      <w:r w:rsidRPr="008F565E">
        <w:rPr>
          <w:i/>
          <w:iCs/>
        </w:rPr>
        <w:t>serve</w:t>
      </w:r>
      <w:r w:rsidRPr="008F565E">
        <w:t xml:space="preserve"> and </w:t>
      </w:r>
      <w:r w:rsidRPr="008F565E">
        <w:rPr>
          <w:i/>
          <w:iCs/>
        </w:rPr>
        <w:t>succeed</w:t>
      </w:r>
      <w:r w:rsidRPr="008F565E">
        <w:t>. Furthermore, some nouns were used as adjectives in several sentences. For instance, the sentences were *</w:t>
      </w:r>
      <w:r w:rsidRPr="008F565E">
        <w:rPr>
          <w:i/>
        </w:rPr>
        <w:t>I have to be more maturity &lt;</w:t>
      </w:r>
      <w:r w:rsidRPr="008F565E">
        <w:rPr>
          <w:b/>
          <w:bCs/>
          <w:i/>
        </w:rPr>
        <w:t>mature</w:t>
      </w:r>
      <w:r w:rsidRPr="008F565E">
        <w:rPr>
          <w:i/>
        </w:rPr>
        <w:t>&gt;</w:t>
      </w:r>
      <w:r w:rsidRPr="008F565E">
        <w:t xml:space="preserve"> and *</w:t>
      </w:r>
      <w:r w:rsidRPr="008F565E">
        <w:rPr>
          <w:i/>
        </w:rPr>
        <w:t xml:space="preserve">I must be a </w:t>
      </w:r>
      <w:r w:rsidRPr="008F565E">
        <w:rPr>
          <w:i/>
          <w:iCs/>
        </w:rPr>
        <w:t>quality</w:t>
      </w:r>
      <w:r w:rsidRPr="008F565E">
        <w:rPr>
          <w:i/>
        </w:rPr>
        <w:t xml:space="preserve"> &lt;</w:t>
      </w:r>
      <w:r w:rsidRPr="008F565E">
        <w:rPr>
          <w:b/>
          <w:bCs/>
          <w:i/>
        </w:rPr>
        <w:t>qualitative</w:t>
      </w:r>
      <w:r w:rsidRPr="008F565E">
        <w:rPr>
          <w:i/>
        </w:rPr>
        <w:t xml:space="preserve">&gt; and </w:t>
      </w:r>
      <w:r w:rsidRPr="008F565E">
        <w:rPr>
          <w:i/>
          <w:iCs/>
        </w:rPr>
        <w:t>quantity</w:t>
      </w:r>
      <w:r w:rsidRPr="008F565E">
        <w:rPr>
          <w:i/>
        </w:rPr>
        <w:t xml:space="preserve"> &lt;</w:t>
      </w:r>
      <w:r w:rsidRPr="008F565E">
        <w:rPr>
          <w:b/>
          <w:bCs/>
          <w:i/>
        </w:rPr>
        <w:t>quantitative</w:t>
      </w:r>
      <w:r w:rsidRPr="008F565E">
        <w:rPr>
          <w:i/>
        </w:rPr>
        <w:t>&gt; person</w:t>
      </w:r>
      <w:r w:rsidRPr="008F565E">
        <w:t xml:space="preserve">. These errors may be affected by their inadequate vocabularies or misunderstandings of the functions of certain words. </w:t>
      </w:r>
    </w:p>
    <w:p w:rsidR="008F565E" w:rsidRPr="008F565E" w:rsidRDefault="008F565E" w:rsidP="00F707DB">
      <w:pPr>
        <w:spacing w:line="320" w:lineRule="exact"/>
        <w:ind w:firstLine="567"/>
        <w:jc w:val="both"/>
      </w:pPr>
      <w:r w:rsidRPr="008F565E">
        <w:t xml:space="preserve">Thirdly, there were 15 errors found in a verb. Most of the errors in these categories were also misused by XLC students. The sentences, for example, ‘in my </w:t>
      </w:r>
      <w:r w:rsidRPr="008F565E">
        <w:rPr>
          <w:i/>
          <w:iCs/>
        </w:rPr>
        <w:t>believe</w:t>
      </w:r>
      <w:r w:rsidRPr="008F565E">
        <w:t xml:space="preserve"> &lt;</w:t>
      </w:r>
      <w:r w:rsidRPr="008F565E">
        <w:rPr>
          <w:b/>
          <w:bCs/>
        </w:rPr>
        <w:t>belief</w:t>
      </w:r>
      <w:r w:rsidRPr="008F565E">
        <w:t>&gt;’ and *</w:t>
      </w:r>
      <w:r w:rsidR="003D5174" w:rsidRPr="008F565E">
        <w:rPr>
          <w:i/>
        </w:rPr>
        <w:t xml:space="preserve">they </w:t>
      </w:r>
      <w:r w:rsidRPr="008F565E">
        <w:rPr>
          <w:i/>
        </w:rPr>
        <w:t xml:space="preserve">gave me </w:t>
      </w:r>
      <w:r w:rsidRPr="008F565E">
        <w:rPr>
          <w:i/>
          <w:iCs/>
        </w:rPr>
        <w:t>encourage</w:t>
      </w:r>
      <w:r w:rsidRPr="008F565E">
        <w:rPr>
          <w:i/>
        </w:rPr>
        <w:t xml:space="preserve"> &lt;</w:t>
      </w:r>
      <w:r w:rsidRPr="008F565E">
        <w:rPr>
          <w:b/>
          <w:bCs/>
          <w:i/>
        </w:rPr>
        <w:t>courage</w:t>
      </w:r>
      <w:r w:rsidRPr="008F565E">
        <w:rPr>
          <w:i/>
        </w:rPr>
        <w:t>&gt;</w:t>
      </w:r>
      <w:r w:rsidRPr="008F565E">
        <w:t xml:space="preserve"> were used incorrectly. Instead of using </w:t>
      </w:r>
      <w:r w:rsidRPr="008F565E">
        <w:rPr>
          <w:i/>
        </w:rPr>
        <w:t>belief</w:t>
      </w:r>
      <w:r w:rsidRPr="008F565E">
        <w:t xml:space="preserve"> and </w:t>
      </w:r>
      <w:r w:rsidRPr="008F565E">
        <w:rPr>
          <w:i/>
        </w:rPr>
        <w:t xml:space="preserve">encouragement </w:t>
      </w:r>
      <w:r w:rsidRPr="008F565E">
        <w:t xml:space="preserve">or </w:t>
      </w:r>
      <w:r w:rsidR="003D5174" w:rsidRPr="008F565E">
        <w:rPr>
          <w:i/>
        </w:rPr>
        <w:t>they</w:t>
      </w:r>
      <w:r w:rsidRPr="008F565E">
        <w:rPr>
          <w:i/>
        </w:rPr>
        <w:t xml:space="preserve"> encouraged me</w:t>
      </w:r>
      <w:r w:rsidRPr="008F565E">
        <w:t>, they misused those verbs as nouns. The researchers, additionally, found one significantly conspicuous error related to the verb made by the students. They tended to incorrectly use the verb form when trying to write in different tenses, especially with ‘present perfect tense’. For example, the sentence *</w:t>
      </w:r>
      <w:r w:rsidRPr="008F565E">
        <w:rPr>
          <w:i/>
        </w:rPr>
        <w:t>I have learn &lt;</w:t>
      </w:r>
      <w:r w:rsidRPr="008F565E">
        <w:rPr>
          <w:b/>
          <w:bCs/>
          <w:i/>
        </w:rPr>
        <w:t>learned</w:t>
      </w:r>
      <w:r w:rsidRPr="008F565E">
        <w:rPr>
          <w:i/>
        </w:rPr>
        <w:t xml:space="preserve">&gt; </w:t>
      </w:r>
      <w:r w:rsidRPr="008F565E">
        <w:t>and *</w:t>
      </w:r>
      <w:r w:rsidRPr="008F565E">
        <w:rPr>
          <w:i/>
        </w:rPr>
        <w:t>I have reflect&lt;</w:t>
      </w:r>
      <w:r w:rsidRPr="008F565E">
        <w:rPr>
          <w:b/>
          <w:bCs/>
          <w:i/>
        </w:rPr>
        <w:t>reflected</w:t>
      </w:r>
      <w:r w:rsidRPr="008F565E">
        <w:rPr>
          <w:i/>
        </w:rPr>
        <w:t>&gt;</w:t>
      </w:r>
      <w:r w:rsidRPr="008F565E">
        <w:t xml:space="preserve">, the students should have been aware that in the contexts, ‘have’ must be followed by the past participle (verb 3). </w:t>
      </w:r>
    </w:p>
    <w:p w:rsidR="008F565E" w:rsidRPr="008F565E" w:rsidRDefault="008F565E" w:rsidP="00F707DB">
      <w:pPr>
        <w:spacing w:line="320" w:lineRule="exact"/>
        <w:ind w:firstLine="567"/>
        <w:jc w:val="both"/>
      </w:pPr>
      <w:r w:rsidRPr="008F565E">
        <w:t xml:space="preserve">Fourthly, as shown in Table 3, the syntactic category </w:t>
      </w:r>
      <w:r w:rsidRPr="008F565E">
        <w:rPr>
          <w:i/>
        </w:rPr>
        <w:t>adverb</w:t>
      </w:r>
      <w:r w:rsidRPr="008F565E">
        <w:t xml:space="preserve"> was the lowest frequency of grammatical errors made by XLC students in their written reflections. Only 4 errors were found in all 30 pieces of writing and all of them were misused as an adjective. That is to say, the students sometimes incorrectly used some –ly words as an adjective as shown in the following:</w:t>
      </w:r>
    </w:p>
    <w:p w:rsidR="008F565E" w:rsidRPr="008F565E" w:rsidRDefault="008F565E" w:rsidP="008134E8">
      <w:pPr>
        <w:spacing w:before="120" w:line="320" w:lineRule="exact"/>
        <w:ind w:firstLine="567"/>
        <w:jc w:val="both"/>
      </w:pPr>
      <w:r w:rsidRPr="008F565E">
        <w:tab/>
        <w:t xml:space="preserve">*My works are </w:t>
      </w:r>
      <w:r w:rsidRPr="008134E8">
        <w:t>perfectly</w:t>
      </w:r>
      <w:r w:rsidRPr="008F565E">
        <w:t xml:space="preserve">.   (My works are </w:t>
      </w:r>
      <w:r w:rsidRPr="008134E8">
        <w:t>perfect</w:t>
      </w:r>
      <w:r w:rsidRPr="008F565E">
        <w:t>.)</w:t>
      </w:r>
    </w:p>
    <w:p w:rsidR="008F565E" w:rsidRPr="008F565E" w:rsidRDefault="008F565E" w:rsidP="008134E8">
      <w:pPr>
        <w:spacing w:after="120" w:line="320" w:lineRule="exact"/>
        <w:ind w:firstLine="567"/>
        <w:jc w:val="both"/>
      </w:pPr>
      <w:r w:rsidRPr="008F565E">
        <w:tab/>
        <w:t xml:space="preserve">*I am a </w:t>
      </w:r>
      <w:r w:rsidRPr="008134E8">
        <w:t>quite</w:t>
      </w:r>
      <w:r w:rsidRPr="008F565E">
        <w:t xml:space="preserve"> person.   (I am a </w:t>
      </w:r>
      <w:r w:rsidRPr="008134E8">
        <w:t>quiet</w:t>
      </w:r>
      <w:r w:rsidRPr="008F565E">
        <w:t xml:space="preserve"> person.) </w:t>
      </w:r>
    </w:p>
    <w:p w:rsidR="00F10DEC" w:rsidRPr="008F565E" w:rsidRDefault="008F565E" w:rsidP="00960278">
      <w:pPr>
        <w:spacing w:line="320" w:lineRule="exact"/>
        <w:ind w:firstLine="567"/>
        <w:jc w:val="both"/>
      </w:pPr>
      <w:r w:rsidRPr="008F565E">
        <w:tab/>
        <w:t xml:space="preserve">Based on the data analysis, the researchers found two possible causes of the above errors made by XLC students regarding the four main parts of speech. In line with the results from Sermsook, Liamnimitr and Pochakorn (2017), the first cause was the students’ limited knowledge of English grammar. The researchers found that XLC students still struggled when they attempted to include various tenses in their written reflections, such as the present simple, past simple, present continuous, and more importantly present perfect tense. Improving students’ knowledge of English grammar is, therefore, an essential step to take. Besides, raising students’ awareness before they write can reduce the errors and help them to produce better and grammatical written reflections. As English vocabulary items are enormous and grow rapidly, </w:t>
      </w:r>
      <w:r w:rsidRPr="008F565E">
        <w:lastRenderedPageBreak/>
        <w:t xml:space="preserve">the low mastery of vocabulary items was the second cause of errors. From the researchers’ point of view, teaching the students basic knowledge of suffixes, such as </w:t>
      </w:r>
      <w:r w:rsidRPr="008F565E">
        <w:rPr>
          <w:i/>
        </w:rPr>
        <w:t>-ion, -ive, -able, -ty</w:t>
      </w:r>
      <w:r w:rsidRPr="008F565E">
        <w:t>, and</w:t>
      </w:r>
      <w:r w:rsidRPr="008F565E">
        <w:rPr>
          <w:i/>
        </w:rPr>
        <w:t xml:space="preserve"> -ly </w:t>
      </w:r>
      <w:r w:rsidRPr="008F565E">
        <w:t>would be a good strategy to assist learners to increase their vocabulary items. This method is supported by the study of Pittman (2003), who states that students can build their vocabulary when they can recognize unfamiliar words by learning prefixes, roots, and suffixes.</w:t>
      </w:r>
    </w:p>
    <w:p w:rsidR="007B2545" w:rsidRPr="00955B98" w:rsidRDefault="007B2545" w:rsidP="00420A76">
      <w:pPr>
        <w:numPr>
          <w:ilvl w:val="0"/>
          <w:numId w:val="4"/>
        </w:numPr>
        <w:spacing w:before="120" w:after="120" w:line="320" w:lineRule="exact"/>
        <w:ind w:left="284" w:hanging="284"/>
        <w:jc w:val="center"/>
      </w:pPr>
      <w:r w:rsidRPr="00314227">
        <w:rPr>
          <w:rFonts w:ascii="Century Gothic" w:eastAsia="MS Gothic" w:hAnsi="Century Gothic"/>
          <w:b/>
          <w:lang w:val="id-ID"/>
        </w:rPr>
        <w:t>Conclusion</w:t>
      </w:r>
      <w:r w:rsidRPr="00861DF9">
        <w:rPr>
          <w:b/>
          <w:bCs/>
        </w:rPr>
        <w:t xml:space="preserve"> </w:t>
      </w:r>
    </w:p>
    <w:p w:rsidR="00955B98" w:rsidRDefault="00955B98" w:rsidP="00955B98">
      <w:pPr>
        <w:spacing w:line="320" w:lineRule="exact"/>
        <w:ind w:firstLine="567"/>
        <w:jc w:val="both"/>
      </w:pPr>
      <w:r>
        <w:t xml:space="preserve">This study aimed to examine the (mis)use of the four main parts of speech or syntactic categories, namely adjectives, adverbs, nouns and verbs in written reflections of Xavier Learning Community (XLC) students. In general, the students still faced challenges in recognizing and using parts of speech grammatically in writing reflections. Based on the results, it can be concluded that adjective is the highest error committed by XLC students, with 32 out of 69 errors. To improve their students’ writing skills, teachers can assist students in strengthening their knowledge of English grammar and in enriching their vocabulary items. </w:t>
      </w:r>
    </w:p>
    <w:p w:rsidR="00955B98" w:rsidRDefault="00955B98" w:rsidP="00955B98">
      <w:pPr>
        <w:spacing w:line="320" w:lineRule="exact"/>
        <w:ind w:firstLine="567"/>
        <w:jc w:val="both"/>
      </w:pPr>
      <w:r>
        <w:t>It is important to acknowledge that this study has some limitations. First, the results from this study cannot be used to generalize in the whole context of Thai students since the researchers conducted this study in one particular institution and all participants were from this institution, namely XLC in Chiangrai, Thailand. Consequently, generalization should be done carefully. Second, the researchers only focused on the four main parts of speech and many other types of errors were found in their writings, such as punctuation, subject-verb agreement, and spelling. It is, therefore, recommended that future researchers should also investigate these errors to fully support students to sharpen their writing skills.</w:t>
      </w:r>
    </w:p>
    <w:p w:rsidR="00955B98" w:rsidRPr="00861DF9" w:rsidRDefault="00955B98" w:rsidP="00955B98">
      <w:pPr>
        <w:spacing w:line="320" w:lineRule="exact"/>
        <w:ind w:firstLine="567"/>
        <w:jc w:val="both"/>
      </w:pPr>
    </w:p>
    <w:p w:rsidR="007B2545" w:rsidRDefault="007B2545" w:rsidP="007B254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20" w:lineRule="exact"/>
        <w:jc w:val="center"/>
        <w:rPr>
          <w:b/>
          <w:bCs/>
        </w:rPr>
      </w:pPr>
      <w:r w:rsidRPr="006D4EA1">
        <w:rPr>
          <w:rFonts w:ascii="Century Gothic" w:hAnsi="Century Gothic"/>
          <w:b/>
          <w:bCs/>
        </w:rPr>
        <w:t>References</w:t>
      </w:r>
      <w:r w:rsidRPr="00C363C1">
        <w:rPr>
          <w:b/>
          <w:bCs/>
        </w:rPr>
        <w:t xml:space="preserve"> </w:t>
      </w:r>
    </w:p>
    <w:p w:rsidR="00427735" w:rsidRDefault="00427735" w:rsidP="007B254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20" w:lineRule="exact"/>
        <w:jc w:val="center"/>
        <w:rPr>
          <w:b/>
          <w:bCs/>
        </w:rPr>
      </w:pPr>
    </w:p>
    <w:p w:rsidR="00427735" w:rsidRPr="00427735" w:rsidRDefault="00427735" w:rsidP="001610E3">
      <w:pPr>
        <w:widowControl w:val="0"/>
        <w:autoSpaceDE w:val="0"/>
        <w:autoSpaceDN w:val="0"/>
        <w:adjustRightInd w:val="0"/>
        <w:ind w:left="567" w:hanging="567"/>
        <w:jc w:val="both"/>
        <w:rPr>
          <w:noProof/>
        </w:rPr>
      </w:pPr>
      <w:r w:rsidRPr="00427735">
        <w:rPr>
          <w:noProof/>
        </w:rPr>
        <w:t xml:space="preserve">Abushihab, I. (2014). An analysis of grammatical errors in writing made by Turkish learners of English as a foreign language. </w:t>
      </w:r>
      <w:r w:rsidRPr="00427735">
        <w:rPr>
          <w:i/>
          <w:iCs/>
          <w:noProof/>
        </w:rPr>
        <w:t>International Journal of Linguistics</w:t>
      </w:r>
      <w:r w:rsidRPr="00427735">
        <w:rPr>
          <w:noProof/>
        </w:rPr>
        <w:t xml:space="preserve">, </w:t>
      </w:r>
      <w:r w:rsidRPr="00427735">
        <w:rPr>
          <w:i/>
          <w:iCs/>
          <w:noProof/>
        </w:rPr>
        <w:t>6</w:t>
      </w:r>
      <w:r w:rsidRPr="00427735">
        <w:rPr>
          <w:noProof/>
        </w:rPr>
        <w:t xml:space="preserve">(4), 213-223. </w:t>
      </w:r>
      <w:hyperlink r:id="rId8" w:history="1">
        <w:r w:rsidRPr="00427735">
          <w:rPr>
            <w:rStyle w:val="Hyperlink"/>
            <w:noProof/>
          </w:rPr>
          <w:t>https://doi.org/10.5296/ijl.v6i4.6190</w:t>
        </w:r>
      </w:hyperlink>
    </w:p>
    <w:p w:rsidR="00427735" w:rsidRPr="00427735" w:rsidRDefault="00336D2A" w:rsidP="001610E3">
      <w:pPr>
        <w:widowControl w:val="0"/>
        <w:autoSpaceDE w:val="0"/>
        <w:autoSpaceDN w:val="0"/>
        <w:adjustRightInd w:val="0"/>
        <w:ind w:left="567" w:hanging="567"/>
        <w:jc w:val="both"/>
        <w:rPr>
          <w:noProof/>
        </w:rPr>
      </w:pPr>
      <w:r w:rsidRPr="00427735">
        <w:fldChar w:fldCharType="begin" w:fldLock="1"/>
      </w:r>
      <w:r w:rsidR="00427735" w:rsidRPr="00427735">
        <w:instrText xml:space="preserve">ADDIN Mendeley Bibliography CSL_BIBLIOGRAPHY </w:instrText>
      </w:r>
      <w:r w:rsidRPr="00427735">
        <w:fldChar w:fldCharType="separate"/>
      </w:r>
      <w:r w:rsidR="00427735" w:rsidRPr="00427735">
        <w:rPr>
          <w:noProof/>
        </w:rPr>
        <w:t xml:space="preserve">An, V. E. Ğ. (2005). </w:t>
      </w:r>
      <w:r w:rsidR="00427735" w:rsidRPr="00427735">
        <w:rPr>
          <w:iCs/>
          <w:noProof/>
        </w:rPr>
        <w:t>Contribution of error analysis to foreign language teaching</w:t>
      </w:r>
      <w:r w:rsidR="00427735" w:rsidRPr="00427735">
        <w:rPr>
          <w:noProof/>
        </w:rPr>
        <w:t xml:space="preserve">. </w:t>
      </w:r>
      <w:r w:rsidR="00427735" w:rsidRPr="00427735">
        <w:rPr>
          <w:color w:val="333333"/>
          <w:shd w:val="clear" w:color="auto" w:fill="FFFFFF"/>
        </w:rPr>
        <w:t> </w:t>
      </w:r>
      <w:r w:rsidR="00427735" w:rsidRPr="00427735">
        <w:rPr>
          <w:i/>
          <w:shd w:val="clear" w:color="auto" w:fill="FFFFFF"/>
        </w:rPr>
        <w:t>Mersin Üniversitesi Eğitim Fakültesi Dergisi,</w:t>
      </w:r>
      <w:r w:rsidR="00427735" w:rsidRPr="00427735">
        <w:rPr>
          <w:i/>
          <w:color w:val="333333"/>
          <w:shd w:val="clear" w:color="auto" w:fill="FFFFFF"/>
        </w:rPr>
        <w:t xml:space="preserve"> </w:t>
      </w:r>
      <w:r w:rsidR="00427735" w:rsidRPr="00427735">
        <w:rPr>
          <w:i/>
          <w:iCs/>
          <w:noProof/>
        </w:rPr>
        <w:t>1</w:t>
      </w:r>
      <w:r w:rsidR="00427735" w:rsidRPr="00427735">
        <w:rPr>
          <w:noProof/>
        </w:rPr>
        <w:t>(2), 261–270.</w:t>
      </w:r>
    </w:p>
    <w:p w:rsidR="00427735" w:rsidRPr="00427735" w:rsidRDefault="00427735" w:rsidP="001610E3">
      <w:pPr>
        <w:ind w:left="567" w:hanging="567"/>
        <w:jc w:val="both"/>
      </w:pPr>
      <w:r w:rsidRPr="00427735">
        <w:t xml:space="preserve">Azar, B. S. (2002). </w:t>
      </w:r>
      <w:r w:rsidRPr="00427735">
        <w:rPr>
          <w:i/>
        </w:rPr>
        <w:t>Understanding and using English grammar.</w:t>
      </w:r>
      <w:r w:rsidRPr="00427735">
        <w:t xml:space="preserve"> (3</w:t>
      </w:r>
      <w:r w:rsidRPr="00427735">
        <w:rPr>
          <w:vertAlign w:val="superscript"/>
        </w:rPr>
        <w:t>rd</w:t>
      </w:r>
      <w:r w:rsidRPr="00427735">
        <w:t xml:space="preserve"> ed.). New York: Pearson Education.</w:t>
      </w:r>
    </w:p>
    <w:p w:rsidR="00427735" w:rsidRDefault="00427735" w:rsidP="001610E3">
      <w:pPr>
        <w:widowControl w:val="0"/>
        <w:autoSpaceDE w:val="0"/>
        <w:autoSpaceDN w:val="0"/>
        <w:adjustRightInd w:val="0"/>
        <w:ind w:left="567" w:hanging="567"/>
        <w:jc w:val="both"/>
        <w:rPr>
          <w:noProof/>
        </w:rPr>
      </w:pPr>
      <w:r w:rsidRPr="00427735">
        <w:rPr>
          <w:noProof/>
        </w:rPr>
        <w:t xml:space="preserve">Azevedo, M. M. (1983). Error analysis and interlanguage (by S. Pit Corder: Book review). </w:t>
      </w:r>
      <w:r w:rsidRPr="00427735">
        <w:rPr>
          <w:i/>
          <w:iCs/>
          <w:noProof/>
        </w:rPr>
        <w:t>The Modern Language Journal</w:t>
      </w:r>
      <w:r w:rsidRPr="00427735">
        <w:rPr>
          <w:noProof/>
        </w:rPr>
        <w:t xml:space="preserve">, </w:t>
      </w:r>
      <w:r w:rsidRPr="00427735">
        <w:rPr>
          <w:i/>
          <w:iCs/>
          <w:noProof/>
        </w:rPr>
        <w:t>67</w:t>
      </w:r>
      <w:r w:rsidRPr="00427735">
        <w:rPr>
          <w:noProof/>
        </w:rPr>
        <w:t>(1), 85-86. https://doi.org/10.2307/326720</w:t>
      </w:r>
    </w:p>
    <w:p w:rsidR="004A11A5" w:rsidRPr="00F42FE3" w:rsidRDefault="004A11A5" w:rsidP="004A11A5">
      <w:pPr>
        <w:shd w:val="clear" w:color="auto" w:fill="FFFFFF"/>
        <w:spacing w:after="60"/>
        <w:ind w:left="567" w:right="240" w:hanging="567"/>
        <w:outlineLvl w:val="2"/>
        <w:rPr>
          <w:b/>
          <w:bCs/>
          <w:i/>
          <w:color w:val="00B050"/>
        </w:rPr>
      </w:pPr>
      <w:proofErr w:type="gramStart"/>
      <w:r w:rsidRPr="00EE415D">
        <w:rPr>
          <w:rStyle w:val="Emphasis"/>
          <w:b w:val="0"/>
          <w:color w:val="00B050"/>
          <w:shd w:val="clear" w:color="auto" w:fill="FFFFFF"/>
        </w:rPr>
        <w:t>Baron, R. (2020).</w:t>
      </w:r>
      <w:proofErr w:type="gramEnd"/>
      <w:r w:rsidRPr="00EE415D">
        <w:rPr>
          <w:rStyle w:val="Emphasis"/>
          <w:color w:val="00B050"/>
          <w:shd w:val="clear" w:color="auto" w:fill="FFFFFF"/>
        </w:rPr>
        <w:t xml:space="preserve"> </w:t>
      </w:r>
      <w:proofErr w:type="gramStart"/>
      <w:r w:rsidRPr="00EE415D">
        <w:rPr>
          <w:bCs/>
          <w:color w:val="00B050"/>
        </w:rPr>
        <w:t>Implementing of academic text in advanced grammar learning.</w:t>
      </w:r>
      <w:proofErr w:type="gramEnd"/>
      <w:r w:rsidRPr="00EE415D">
        <w:rPr>
          <w:bCs/>
          <w:color w:val="00B050"/>
        </w:rPr>
        <w:t xml:space="preserve"> </w:t>
      </w:r>
      <w:r w:rsidRPr="00EE415D">
        <w:rPr>
          <w:rStyle w:val="Strong"/>
          <w:b w:val="0"/>
          <w:i/>
          <w:color w:val="00B050"/>
          <w:shd w:val="clear" w:color="auto" w:fill="FFFFFF"/>
        </w:rPr>
        <w:t>VELES</w:t>
      </w:r>
      <w:r w:rsidRPr="00EE415D">
        <w:rPr>
          <w:i/>
          <w:color w:val="00B050"/>
          <w:shd w:val="clear" w:color="auto" w:fill="FFFFFF"/>
        </w:rPr>
        <w:t> Journa</w:t>
      </w:r>
      <w:r w:rsidR="00EE415D" w:rsidRPr="00EE415D">
        <w:rPr>
          <w:i/>
          <w:color w:val="00B050"/>
          <w:shd w:val="clear" w:color="auto" w:fill="FFFFFF"/>
        </w:rPr>
        <w:t>l</w:t>
      </w:r>
      <w:r w:rsidRPr="00EE415D">
        <w:rPr>
          <w:i/>
          <w:color w:val="00B050"/>
          <w:shd w:val="clear" w:color="auto" w:fill="FFFFFF"/>
        </w:rPr>
        <w:t xml:space="preserve">: </w:t>
      </w:r>
      <w:r w:rsidRPr="00EE415D">
        <w:rPr>
          <w:rStyle w:val="Strong"/>
          <w:b w:val="0"/>
          <w:i/>
          <w:color w:val="00B050"/>
          <w:shd w:val="clear" w:color="auto" w:fill="FFFFFF"/>
        </w:rPr>
        <w:t xml:space="preserve">Voices of English Language Education Society, </w:t>
      </w:r>
      <w:r w:rsidR="00C70659">
        <w:rPr>
          <w:rStyle w:val="Strong"/>
          <w:b w:val="0"/>
          <w:i/>
          <w:color w:val="00B050"/>
          <w:shd w:val="clear" w:color="auto" w:fill="FFFFFF"/>
        </w:rPr>
        <w:t>4</w:t>
      </w:r>
      <w:r w:rsidR="00C70659">
        <w:rPr>
          <w:rStyle w:val="Strong"/>
          <w:b w:val="0"/>
          <w:color w:val="00B050"/>
          <w:shd w:val="clear" w:color="auto" w:fill="FFFFFF"/>
        </w:rPr>
        <w:t>(1</w:t>
      </w:r>
      <w:r w:rsidRPr="00EE415D">
        <w:rPr>
          <w:rStyle w:val="Strong"/>
          <w:b w:val="0"/>
          <w:color w:val="00B050"/>
          <w:shd w:val="clear" w:color="auto" w:fill="FFFFFF"/>
        </w:rPr>
        <w:t xml:space="preserve">), 53-61. Retrieved on 12 September 2020 from </w:t>
      </w:r>
      <w:r w:rsidRPr="00EE415D">
        <w:rPr>
          <w:color w:val="00B050"/>
        </w:rPr>
        <w:t>http://www.e-journal.hamzanwadi.ac.id/index.php/veles/article/view/1994/1112</w:t>
      </w:r>
    </w:p>
    <w:p w:rsidR="00427735" w:rsidRPr="00427735" w:rsidRDefault="00427735" w:rsidP="001610E3">
      <w:pPr>
        <w:widowControl w:val="0"/>
        <w:autoSpaceDE w:val="0"/>
        <w:autoSpaceDN w:val="0"/>
        <w:adjustRightInd w:val="0"/>
        <w:ind w:left="567" w:hanging="567"/>
        <w:jc w:val="both"/>
        <w:rPr>
          <w:noProof/>
        </w:rPr>
      </w:pPr>
      <w:r w:rsidRPr="00427735">
        <w:rPr>
          <w:noProof/>
        </w:rPr>
        <w:t xml:space="preserve">Bennui, P. (2016). Malaysian journal of ELT research. </w:t>
      </w:r>
      <w:r w:rsidRPr="00427735">
        <w:rPr>
          <w:i/>
          <w:iCs/>
          <w:noProof/>
        </w:rPr>
        <w:t>Malaysian Journal of ELT Research</w:t>
      </w:r>
      <w:r w:rsidRPr="00427735">
        <w:rPr>
          <w:noProof/>
        </w:rPr>
        <w:t xml:space="preserve">, </w:t>
      </w:r>
      <w:r w:rsidRPr="00427735">
        <w:rPr>
          <w:i/>
          <w:iCs/>
          <w:noProof/>
        </w:rPr>
        <w:t>4</w:t>
      </w:r>
      <w:r w:rsidRPr="00427735">
        <w:rPr>
          <w:noProof/>
        </w:rPr>
        <w:t>, 72–102.</w:t>
      </w:r>
    </w:p>
    <w:p w:rsidR="00427735" w:rsidRPr="00427735" w:rsidRDefault="00427735" w:rsidP="001610E3">
      <w:pPr>
        <w:ind w:left="567" w:hanging="567"/>
        <w:jc w:val="both"/>
        <w:rPr>
          <w:color w:val="222222"/>
          <w:shd w:val="clear" w:color="auto" w:fill="FFFFFF"/>
        </w:rPr>
      </w:pPr>
      <w:r w:rsidRPr="00427735">
        <w:rPr>
          <w:color w:val="222222"/>
          <w:shd w:val="clear" w:color="auto" w:fill="FFFFFF"/>
        </w:rPr>
        <w:t>Bram, B. (2012). Learners' language challenges in writing English. </w:t>
      </w:r>
      <w:r w:rsidRPr="00427735">
        <w:rPr>
          <w:i/>
          <w:iCs/>
          <w:color w:val="222222"/>
          <w:shd w:val="clear" w:color="auto" w:fill="FFFFFF"/>
        </w:rPr>
        <w:t>Celt: A Journal of Culture, English Language Teaching &amp; Literature</w:t>
      </w:r>
      <w:r w:rsidRPr="00427735">
        <w:rPr>
          <w:color w:val="222222"/>
          <w:shd w:val="clear" w:color="auto" w:fill="FFFFFF"/>
        </w:rPr>
        <w:t>, </w:t>
      </w:r>
      <w:r w:rsidRPr="00427735">
        <w:rPr>
          <w:i/>
          <w:iCs/>
          <w:color w:val="222222"/>
          <w:shd w:val="clear" w:color="auto" w:fill="FFFFFF"/>
        </w:rPr>
        <w:t>12</w:t>
      </w:r>
      <w:r w:rsidRPr="00427735">
        <w:rPr>
          <w:color w:val="222222"/>
          <w:shd w:val="clear" w:color="auto" w:fill="FFFFFF"/>
        </w:rPr>
        <w:t>(1), 1-15.</w:t>
      </w:r>
    </w:p>
    <w:p w:rsidR="00427735" w:rsidRPr="00427735" w:rsidRDefault="00427735" w:rsidP="001610E3">
      <w:pPr>
        <w:ind w:left="567" w:hanging="567"/>
        <w:jc w:val="both"/>
        <w:rPr>
          <w:color w:val="222222"/>
          <w:shd w:val="clear" w:color="auto" w:fill="FFFFFF"/>
        </w:rPr>
      </w:pPr>
      <w:r w:rsidRPr="00427735">
        <w:rPr>
          <w:color w:val="222222"/>
          <w:shd w:val="clear" w:color="auto" w:fill="FFFFFF"/>
        </w:rPr>
        <w:lastRenderedPageBreak/>
        <w:t>Chen, Y. M. (2002). The problems of university EFL writing in Taiwan. </w:t>
      </w:r>
      <w:r w:rsidRPr="00427735">
        <w:rPr>
          <w:i/>
          <w:iCs/>
          <w:color w:val="222222"/>
          <w:shd w:val="clear" w:color="auto" w:fill="FFFFFF"/>
        </w:rPr>
        <w:t>The Korea TESOL Journal</w:t>
      </w:r>
      <w:r w:rsidRPr="00427735">
        <w:rPr>
          <w:color w:val="222222"/>
          <w:shd w:val="clear" w:color="auto" w:fill="FFFFFF"/>
        </w:rPr>
        <w:t>, </w:t>
      </w:r>
      <w:r w:rsidRPr="00427735">
        <w:rPr>
          <w:i/>
          <w:iCs/>
          <w:color w:val="222222"/>
          <w:shd w:val="clear" w:color="auto" w:fill="FFFFFF"/>
        </w:rPr>
        <w:t>5</w:t>
      </w:r>
      <w:r w:rsidRPr="00427735">
        <w:rPr>
          <w:color w:val="222222"/>
          <w:shd w:val="clear" w:color="auto" w:fill="FFFFFF"/>
        </w:rPr>
        <w:t>(1), 59-79.</w:t>
      </w:r>
    </w:p>
    <w:p w:rsidR="00427735" w:rsidRPr="00427735" w:rsidRDefault="00427735" w:rsidP="001610E3">
      <w:pPr>
        <w:ind w:left="567" w:hanging="567"/>
        <w:jc w:val="both"/>
        <w:rPr>
          <w:color w:val="222222"/>
          <w:shd w:val="clear" w:color="auto" w:fill="FFFFFF"/>
        </w:rPr>
      </w:pPr>
      <w:r w:rsidRPr="00427735">
        <w:rPr>
          <w:noProof/>
        </w:rPr>
        <w:t xml:space="preserve">Corder, S. P. (1981). </w:t>
      </w:r>
      <w:r w:rsidRPr="00427735">
        <w:rPr>
          <w:i/>
          <w:noProof/>
        </w:rPr>
        <w:t>Error analysis and interlanguage</w:t>
      </w:r>
      <w:r w:rsidRPr="00427735">
        <w:rPr>
          <w:noProof/>
        </w:rPr>
        <w:t>. Oxford: Oxford University Press.</w:t>
      </w:r>
    </w:p>
    <w:p w:rsidR="00427735" w:rsidRPr="00427735" w:rsidRDefault="00427735" w:rsidP="001610E3">
      <w:pPr>
        <w:ind w:left="567" w:hanging="567"/>
        <w:jc w:val="both"/>
        <w:rPr>
          <w:color w:val="222222"/>
          <w:shd w:val="clear" w:color="auto" w:fill="FFFFFF"/>
        </w:rPr>
      </w:pPr>
      <w:r w:rsidRPr="00427735">
        <w:rPr>
          <w:color w:val="222222"/>
          <w:shd w:val="clear" w:color="auto" w:fill="FFFFFF"/>
        </w:rPr>
        <w:t>Dulay, H. C., &amp; Burt, M. K. (1972). GOOFING: An indicator of children's second language learning strategies 1. </w:t>
      </w:r>
      <w:r w:rsidRPr="00427735">
        <w:rPr>
          <w:i/>
          <w:iCs/>
          <w:color w:val="222222"/>
          <w:shd w:val="clear" w:color="auto" w:fill="FFFFFF"/>
        </w:rPr>
        <w:t>Language learning</w:t>
      </w:r>
      <w:r w:rsidRPr="00427735">
        <w:rPr>
          <w:color w:val="222222"/>
          <w:shd w:val="clear" w:color="auto" w:fill="FFFFFF"/>
        </w:rPr>
        <w:t>, </w:t>
      </w:r>
      <w:r w:rsidRPr="00427735">
        <w:rPr>
          <w:i/>
          <w:iCs/>
          <w:color w:val="222222"/>
          <w:shd w:val="clear" w:color="auto" w:fill="FFFFFF"/>
        </w:rPr>
        <w:t>22</w:t>
      </w:r>
      <w:r w:rsidRPr="00427735">
        <w:rPr>
          <w:color w:val="222222"/>
          <w:shd w:val="clear" w:color="auto" w:fill="FFFFFF"/>
        </w:rPr>
        <w:t>(2), 235-252.</w:t>
      </w:r>
    </w:p>
    <w:p w:rsidR="00427735" w:rsidRPr="00427735" w:rsidRDefault="00427735" w:rsidP="001610E3">
      <w:pPr>
        <w:ind w:left="567" w:hanging="567"/>
        <w:jc w:val="both"/>
      </w:pPr>
      <w:r w:rsidRPr="00427735">
        <w:t>Dulay, H., Burt M. &amp; Krashern, S. (1982). Language two. New York: Oxford University.</w:t>
      </w:r>
    </w:p>
    <w:p w:rsidR="00427735" w:rsidRPr="00427735" w:rsidRDefault="00427735" w:rsidP="001610E3">
      <w:pPr>
        <w:ind w:left="567" w:hanging="567"/>
        <w:jc w:val="both"/>
      </w:pPr>
      <w:r w:rsidRPr="00427735">
        <w:rPr>
          <w:color w:val="222222"/>
          <w:shd w:val="clear" w:color="auto" w:fill="FFFFFF"/>
        </w:rPr>
        <w:t>Dueraman, B. (2015). The crucial point in time where Thai students are introduced to English language writing. </w:t>
      </w:r>
      <w:r w:rsidRPr="00427735">
        <w:rPr>
          <w:i/>
          <w:iCs/>
          <w:color w:val="222222"/>
          <w:shd w:val="clear" w:color="auto" w:fill="FFFFFF"/>
        </w:rPr>
        <w:t>English Language Teaching</w:t>
      </w:r>
      <w:r w:rsidRPr="00427735">
        <w:rPr>
          <w:color w:val="222222"/>
          <w:shd w:val="clear" w:color="auto" w:fill="FFFFFF"/>
        </w:rPr>
        <w:t>, </w:t>
      </w:r>
      <w:r w:rsidRPr="00427735">
        <w:rPr>
          <w:i/>
          <w:iCs/>
          <w:color w:val="222222"/>
          <w:shd w:val="clear" w:color="auto" w:fill="FFFFFF"/>
        </w:rPr>
        <w:t>8</w:t>
      </w:r>
      <w:r w:rsidRPr="00427735">
        <w:rPr>
          <w:color w:val="222222"/>
          <w:shd w:val="clear" w:color="auto" w:fill="FFFFFF"/>
        </w:rPr>
        <w:t>(9), 96-103.</w:t>
      </w:r>
    </w:p>
    <w:p w:rsidR="00427735" w:rsidRPr="00427735" w:rsidRDefault="00427735" w:rsidP="001610E3">
      <w:pPr>
        <w:ind w:left="567" w:hanging="567"/>
        <w:jc w:val="both"/>
        <w:rPr>
          <w:color w:val="222222"/>
          <w:shd w:val="clear" w:color="auto" w:fill="FFFFFF"/>
        </w:rPr>
      </w:pPr>
      <w:r w:rsidRPr="00427735">
        <w:rPr>
          <w:color w:val="222222"/>
          <w:shd w:val="clear" w:color="auto" w:fill="FFFFFF"/>
        </w:rPr>
        <w:t>Gass, S. M., &amp; Selinker, L. (Eds.). (1992). </w:t>
      </w:r>
      <w:r w:rsidRPr="00427735">
        <w:rPr>
          <w:i/>
          <w:iCs/>
          <w:color w:val="222222"/>
          <w:shd w:val="clear" w:color="auto" w:fill="FFFFFF"/>
        </w:rPr>
        <w:t>Language transfer in language learning: Revised edition</w:t>
      </w:r>
      <w:r w:rsidRPr="00427735">
        <w:rPr>
          <w:color w:val="222222"/>
          <w:shd w:val="clear" w:color="auto" w:fill="FFFFFF"/>
        </w:rPr>
        <w:t> (Vol. 5). John Benjamins Publishing.</w:t>
      </w:r>
    </w:p>
    <w:p w:rsidR="00427735" w:rsidRPr="00427735" w:rsidRDefault="00427735" w:rsidP="001610E3">
      <w:pPr>
        <w:widowControl w:val="0"/>
        <w:autoSpaceDE w:val="0"/>
        <w:autoSpaceDN w:val="0"/>
        <w:adjustRightInd w:val="0"/>
        <w:ind w:left="567" w:hanging="567"/>
        <w:jc w:val="both"/>
        <w:rPr>
          <w:noProof/>
        </w:rPr>
      </w:pPr>
      <w:r w:rsidRPr="00427735">
        <w:rPr>
          <w:noProof/>
        </w:rPr>
        <w:t xml:space="preserve">Hasyim, S. (2002). </w:t>
      </w:r>
      <w:r w:rsidRPr="00427735">
        <w:rPr>
          <w:i/>
          <w:iCs/>
          <w:noProof/>
        </w:rPr>
        <w:t>Error Analysis in the Teaching of English</w:t>
      </w:r>
      <w:r w:rsidRPr="00427735">
        <w:rPr>
          <w:noProof/>
        </w:rPr>
        <w:t xml:space="preserve">. </w:t>
      </w:r>
      <w:r w:rsidRPr="00427735">
        <w:rPr>
          <w:i/>
          <w:iCs/>
          <w:noProof/>
        </w:rPr>
        <w:t>4</w:t>
      </w:r>
      <w:r w:rsidRPr="00427735">
        <w:rPr>
          <w:noProof/>
        </w:rPr>
        <w:t>(1), 42–50.</w:t>
      </w:r>
    </w:p>
    <w:p w:rsidR="00427735" w:rsidRPr="00427735" w:rsidRDefault="00427735" w:rsidP="001610E3">
      <w:pPr>
        <w:widowControl w:val="0"/>
        <w:autoSpaceDE w:val="0"/>
        <w:autoSpaceDN w:val="0"/>
        <w:adjustRightInd w:val="0"/>
        <w:ind w:left="567" w:hanging="567"/>
        <w:jc w:val="both"/>
        <w:rPr>
          <w:noProof/>
        </w:rPr>
      </w:pPr>
      <w:r w:rsidRPr="00427735">
        <w:rPr>
          <w:noProof/>
        </w:rPr>
        <w:t xml:space="preserve">Hemchua, S., &amp; Schmitt, N. (2006). An analysis of lexical errors in the English compositions of Thai learners. </w:t>
      </w:r>
      <w:r w:rsidRPr="00427735">
        <w:rPr>
          <w:i/>
          <w:iCs/>
          <w:noProof/>
        </w:rPr>
        <w:t>Prospect : An Australian Journal of TESOL</w:t>
      </w:r>
      <w:r w:rsidRPr="00427735">
        <w:rPr>
          <w:noProof/>
        </w:rPr>
        <w:t xml:space="preserve">, </w:t>
      </w:r>
      <w:r w:rsidRPr="00427735">
        <w:rPr>
          <w:i/>
          <w:iCs/>
          <w:noProof/>
        </w:rPr>
        <w:t>21</w:t>
      </w:r>
      <w:r w:rsidRPr="00427735">
        <w:rPr>
          <w:noProof/>
        </w:rPr>
        <w:t>(3), 3–25.</w:t>
      </w:r>
    </w:p>
    <w:p w:rsidR="00427735" w:rsidRPr="00427735" w:rsidRDefault="00427735" w:rsidP="001610E3">
      <w:pPr>
        <w:ind w:left="567" w:hanging="567"/>
        <w:jc w:val="both"/>
      </w:pPr>
      <w:r w:rsidRPr="00427735">
        <w:rPr>
          <w:color w:val="222222"/>
          <w:shd w:val="clear" w:color="auto" w:fill="FFFFFF"/>
        </w:rPr>
        <w:t>Hengeveld, K. (1992). Parts of speech. </w:t>
      </w:r>
      <w:r w:rsidRPr="00427735">
        <w:rPr>
          <w:i/>
          <w:iCs/>
          <w:color w:val="222222"/>
          <w:shd w:val="clear" w:color="auto" w:fill="FFFFFF"/>
        </w:rPr>
        <w:t xml:space="preserve">Layered Structure and Reference in a Functional Perspective: Papers from the Functional Grammar Conference, Copenhagen, </w:t>
      </w:r>
      <w:r w:rsidRPr="00427735">
        <w:rPr>
          <w:iCs/>
          <w:color w:val="222222"/>
          <w:shd w:val="clear" w:color="auto" w:fill="FFFFFF"/>
        </w:rPr>
        <w:t>pp.</w:t>
      </w:r>
      <w:r w:rsidRPr="00427735">
        <w:rPr>
          <w:color w:val="222222"/>
          <w:shd w:val="clear" w:color="auto" w:fill="FFFFFF"/>
        </w:rPr>
        <w:t xml:space="preserve"> 29-55.</w:t>
      </w:r>
    </w:p>
    <w:p w:rsidR="00427735" w:rsidRPr="00427735" w:rsidRDefault="00427735" w:rsidP="001610E3">
      <w:pPr>
        <w:ind w:left="567" w:hanging="567"/>
        <w:jc w:val="both"/>
      </w:pPr>
      <w:r w:rsidRPr="00427735">
        <w:rPr>
          <w:color w:val="222222"/>
          <w:shd w:val="clear" w:color="auto" w:fill="FFFFFF"/>
        </w:rPr>
        <w:t>Hengeveld, K., Rijkhoff, J., &amp; Siewierska, A. (2004). Parts-of-speech systems and word order. </w:t>
      </w:r>
      <w:r w:rsidRPr="00427735">
        <w:rPr>
          <w:i/>
          <w:iCs/>
          <w:color w:val="222222"/>
          <w:shd w:val="clear" w:color="auto" w:fill="FFFFFF"/>
        </w:rPr>
        <w:t>Journal of Linguistics</w:t>
      </w:r>
      <w:r w:rsidRPr="00427735">
        <w:rPr>
          <w:color w:val="222222"/>
          <w:shd w:val="clear" w:color="auto" w:fill="FFFFFF"/>
        </w:rPr>
        <w:t>, </w:t>
      </w:r>
      <w:r w:rsidRPr="00427735">
        <w:rPr>
          <w:i/>
          <w:iCs/>
          <w:color w:val="222222"/>
          <w:shd w:val="clear" w:color="auto" w:fill="FFFFFF"/>
        </w:rPr>
        <w:t>40</w:t>
      </w:r>
      <w:r w:rsidRPr="00427735">
        <w:rPr>
          <w:color w:val="222222"/>
          <w:shd w:val="clear" w:color="auto" w:fill="FFFFFF"/>
        </w:rPr>
        <w:t>(3), 527-570.</w:t>
      </w:r>
    </w:p>
    <w:p w:rsidR="00427735" w:rsidRPr="00427735" w:rsidRDefault="00427735" w:rsidP="001610E3">
      <w:pPr>
        <w:widowControl w:val="0"/>
        <w:autoSpaceDE w:val="0"/>
        <w:autoSpaceDN w:val="0"/>
        <w:adjustRightInd w:val="0"/>
        <w:ind w:left="567" w:hanging="567"/>
        <w:jc w:val="both"/>
        <w:rPr>
          <w:noProof/>
        </w:rPr>
      </w:pPr>
      <w:r w:rsidRPr="00427735">
        <w:rPr>
          <w:noProof/>
        </w:rPr>
        <w:t xml:space="preserve">Hinnon, A. (2014). </w:t>
      </w:r>
      <w:r w:rsidRPr="00427735">
        <w:rPr>
          <w:iCs/>
          <w:noProof/>
        </w:rPr>
        <w:t>Common errors in English writing and suggested solutions of Thai university students</w:t>
      </w:r>
      <w:r w:rsidRPr="00427735">
        <w:rPr>
          <w:noProof/>
        </w:rPr>
        <w:t xml:space="preserve">. </w:t>
      </w:r>
      <w:r w:rsidRPr="00427735">
        <w:rPr>
          <w:i/>
          <w:noProof/>
        </w:rPr>
        <w:t>Humanities and Social Sciences</w:t>
      </w:r>
      <w:r w:rsidRPr="00427735">
        <w:rPr>
          <w:noProof/>
        </w:rPr>
        <w:t xml:space="preserve">, </w:t>
      </w:r>
      <w:r w:rsidRPr="00427735">
        <w:rPr>
          <w:i/>
          <w:noProof/>
        </w:rPr>
        <w:t>31</w:t>
      </w:r>
      <w:r w:rsidRPr="00427735">
        <w:rPr>
          <w:noProof/>
        </w:rPr>
        <w:t>(2), 165-180.</w:t>
      </w:r>
    </w:p>
    <w:p w:rsidR="00427735" w:rsidRPr="00427735" w:rsidRDefault="00427735" w:rsidP="001610E3">
      <w:pPr>
        <w:widowControl w:val="0"/>
        <w:autoSpaceDE w:val="0"/>
        <w:autoSpaceDN w:val="0"/>
        <w:adjustRightInd w:val="0"/>
        <w:ind w:left="567" w:hanging="567"/>
        <w:jc w:val="both"/>
        <w:rPr>
          <w:noProof/>
        </w:rPr>
      </w:pPr>
      <w:r w:rsidRPr="00427735">
        <w:rPr>
          <w:noProof/>
        </w:rPr>
        <w:t xml:space="preserve">Kaweera, C. (2013). Writing error: A review of interlingual and intralingual interference in EFL context. </w:t>
      </w:r>
      <w:r w:rsidRPr="00427735">
        <w:rPr>
          <w:i/>
          <w:iCs/>
          <w:noProof/>
        </w:rPr>
        <w:t>English Language Teaching</w:t>
      </w:r>
      <w:r w:rsidRPr="00427735">
        <w:rPr>
          <w:noProof/>
        </w:rPr>
        <w:t xml:space="preserve">, </w:t>
      </w:r>
      <w:r w:rsidRPr="00427735">
        <w:rPr>
          <w:i/>
          <w:iCs/>
          <w:noProof/>
        </w:rPr>
        <w:t>6</w:t>
      </w:r>
      <w:r w:rsidRPr="00427735">
        <w:rPr>
          <w:noProof/>
        </w:rPr>
        <w:t>(7), 9–18. https://doi.org/10.5539/elt.v6n7p9</w:t>
      </w:r>
    </w:p>
    <w:p w:rsidR="00427735" w:rsidRPr="00427735" w:rsidRDefault="00427735" w:rsidP="001610E3">
      <w:pPr>
        <w:widowControl w:val="0"/>
        <w:autoSpaceDE w:val="0"/>
        <w:autoSpaceDN w:val="0"/>
        <w:adjustRightInd w:val="0"/>
        <w:ind w:left="567" w:hanging="567"/>
        <w:jc w:val="both"/>
        <w:rPr>
          <w:noProof/>
        </w:rPr>
      </w:pPr>
      <w:r w:rsidRPr="00427735">
        <w:rPr>
          <w:noProof/>
        </w:rPr>
        <w:t xml:space="preserve">Khansir, A. A. (2012). </w:t>
      </w:r>
      <w:r w:rsidRPr="00427735">
        <w:rPr>
          <w:i/>
          <w:iCs/>
          <w:noProof/>
        </w:rPr>
        <w:t>Error Analysis and Second Language Acquisition</w:t>
      </w:r>
      <w:r w:rsidRPr="00427735">
        <w:rPr>
          <w:noProof/>
        </w:rPr>
        <w:t xml:space="preserve">. </w:t>
      </w:r>
      <w:r w:rsidRPr="00427735">
        <w:rPr>
          <w:i/>
          <w:iCs/>
          <w:noProof/>
        </w:rPr>
        <w:t>2</w:t>
      </w:r>
      <w:r w:rsidRPr="00427735">
        <w:rPr>
          <w:noProof/>
        </w:rPr>
        <w:t>(5), 1027–1032. https://doi.org/10.4304/tpls.2.5.1027-1032</w:t>
      </w:r>
    </w:p>
    <w:p w:rsidR="00427735" w:rsidRPr="00427735" w:rsidRDefault="00427735" w:rsidP="001610E3">
      <w:pPr>
        <w:widowControl w:val="0"/>
        <w:autoSpaceDE w:val="0"/>
        <w:autoSpaceDN w:val="0"/>
        <w:adjustRightInd w:val="0"/>
        <w:ind w:left="567" w:hanging="567"/>
        <w:jc w:val="both"/>
        <w:rPr>
          <w:noProof/>
        </w:rPr>
      </w:pPr>
      <w:r w:rsidRPr="00427735">
        <w:rPr>
          <w:noProof/>
        </w:rPr>
        <w:t xml:space="preserve">Kongkerd, W. (n.d.). </w:t>
      </w:r>
      <w:r w:rsidRPr="00427735">
        <w:rPr>
          <w:i/>
          <w:iCs/>
          <w:noProof/>
        </w:rPr>
        <w:t>Teaching English in the Era of English Used as a Lingua Franca in Thailand</w:t>
      </w:r>
      <w:r w:rsidRPr="00427735">
        <w:rPr>
          <w:noProof/>
        </w:rPr>
        <w:t>. 3–12.</w:t>
      </w:r>
    </w:p>
    <w:p w:rsidR="00427735" w:rsidRDefault="00427735" w:rsidP="001610E3">
      <w:pPr>
        <w:widowControl w:val="0"/>
        <w:autoSpaceDE w:val="0"/>
        <w:autoSpaceDN w:val="0"/>
        <w:adjustRightInd w:val="0"/>
        <w:ind w:left="567" w:hanging="567"/>
        <w:jc w:val="both"/>
        <w:rPr>
          <w:noProof/>
        </w:rPr>
      </w:pPr>
      <w:r w:rsidRPr="00427735">
        <w:rPr>
          <w:noProof/>
        </w:rPr>
        <w:t xml:space="preserve">Long, C., Ming, Z., &amp; Chen, L. (2013). The study of student motivation on English learning in Junior middle school -- A case study of No.5 middle school in Gejiu. </w:t>
      </w:r>
      <w:r w:rsidRPr="00427735">
        <w:rPr>
          <w:i/>
          <w:iCs/>
          <w:noProof/>
        </w:rPr>
        <w:t>English Language Teaching</w:t>
      </w:r>
      <w:r w:rsidRPr="00427735">
        <w:rPr>
          <w:noProof/>
        </w:rPr>
        <w:t xml:space="preserve">, </w:t>
      </w:r>
      <w:r w:rsidRPr="00427735">
        <w:rPr>
          <w:i/>
          <w:iCs/>
          <w:noProof/>
        </w:rPr>
        <w:t>6</w:t>
      </w:r>
      <w:r w:rsidRPr="00427735">
        <w:rPr>
          <w:noProof/>
        </w:rPr>
        <w:t>(9), 136–145. https://doi.org/10.5539/elt.v6n9p136</w:t>
      </w:r>
    </w:p>
    <w:p w:rsidR="00DD729B" w:rsidRPr="00DD729B" w:rsidRDefault="00DD729B" w:rsidP="001610E3">
      <w:pPr>
        <w:widowControl w:val="0"/>
        <w:autoSpaceDE w:val="0"/>
        <w:autoSpaceDN w:val="0"/>
        <w:adjustRightInd w:val="0"/>
        <w:ind w:left="567" w:hanging="567"/>
        <w:jc w:val="both"/>
        <w:rPr>
          <w:noProof/>
          <w:color w:val="00B050"/>
        </w:rPr>
      </w:pPr>
      <w:r w:rsidRPr="00DD729B">
        <w:rPr>
          <w:noProof/>
          <w:color w:val="00B050"/>
        </w:rPr>
        <w:t xml:space="preserve">Murtisari, E. (2020). Enhancing isolated grammar teaching through translation: Sentence level and beyond. </w:t>
      </w:r>
      <w:r w:rsidRPr="00DD729B">
        <w:rPr>
          <w:i/>
          <w:noProof/>
          <w:color w:val="00B050"/>
        </w:rPr>
        <w:t>LLT Journal: A Journal on Language and Language Teaching, 23</w:t>
      </w:r>
      <w:r w:rsidRPr="00DD729B">
        <w:rPr>
          <w:noProof/>
          <w:color w:val="00B050"/>
        </w:rPr>
        <w:t>(1), 157-167. doi:</w:t>
      </w:r>
      <w:r w:rsidR="005D088F">
        <w:rPr>
          <w:noProof/>
          <w:color w:val="00B050"/>
        </w:rPr>
        <w:t xml:space="preserve"> http://</w:t>
      </w:r>
      <w:r w:rsidR="005D088F" w:rsidRPr="00185781">
        <w:rPr>
          <w:color w:val="00B050"/>
        </w:rPr>
        <w:t>doi.org/10.24071/llt.2020.230112</w:t>
      </w:r>
    </w:p>
    <w:p w:rsidR="00427735" w:rsidRPr="00427735" w:rsidRDefault="00427735" w:rsidP="001610E3">
      <w:pPr>
        <w:ind w:left="567" w:hanging="567"/>
        <w:jc w:val="both"/>
      </w:pPr>
      <w:r w:rsidRPr="00427735">
        <w:t xml:space="preserve">Norrish, J. (1987). </w:t>
      </w:r>
      <w:r w:rsidRPr="00427735">
        <w:rPr>
          <w:i/>
        </w:rPr>
        <w:t>Language learning and their errors</w:t>
      </w:r>
      <w:r w:rsidRPr="00427735">
        <w:t>. London: Macmillan Publisher Ltd.</w:t>
      </w:r>
    </w:p>
    <w:p w:rsidR="00427735" w:rsidRPr="00427735" w:rsidRDefault="00427735" w:rsidP="001610E3">
      <w:pPr>
        <w:widowControl w:val="0"/>
        <w:autoSpaceDE w:val="0"/>
        <w:autoSpaceDN w:val="0"/>
        <w:adjustRightInd w:val="0"/>
        <w:ind w:left="567" w:hanging="567"/>
        <w:jc w:val="both"/>
        <w:rPr>
          <w:noProof/>
        </w:rPr>
      </w:pPr>
      <w:r w:rsidRPr="00427735">
        <w:rPr>
          <w:i/>
          <w:iCs/>
          <w:noProof/>
        </w:rPr>
        <w:t>Parts-of-Speech Systems and Word Order Author(s): Kees Hengeveld , Jan Rijkhoff and Anna Siewierska Published by  Cambridge University Press Stable URL : https://www.jstor.org/stable/4176901 University of Amsterdam</w:t>
      </w:r>
      <w:r w:rsidRPr="00427735">
        <w:rPr>
          <w:noProof/>
        </w:rPr>
        <w:t xml:space="preserve">. (2019). </w:t>
      </w:r>
      <w:r w:rsidRPr="00427735">
        <w:rPr>
          <w:i/>
          <w:iCs/>
          <w:noProof/>
        </w:rPr>
        <w:t>40</w:t>
      </w:r>
      <w:r w:rsidRPr="00427735">
        <w:rPr>
          <w:noProof/>
        </w:rPr>
        <w:t>(3), 527–570.</w:t>
      </w:r>
    </w:p>
    <w:p w:rsidR="00427735" w:rsidRPr="00427735" w:rsidRDefault="00427735" w:rsidP="001610E3">
      <w:pPr>
        <w:widowControl w:val="0"/>
        <w:autoSpaceDE w:val="0"/>
        <w:autoSpaceDN w:val="0"/>
        <w:adjustRightInd w:val="0"/>
        <w:ind w:left="567" w:hanging="567"/>
        <w:jc w:val="both"/>
        <w:rPr>
          <w:noProof/>
        </w:rPr>
      </w:pPr>
      <w:r w:rsidRPr="00427735">
        <w:rPr>
          <w:noProof/>
        </w:rPr>
        <w:t xml:space="preserve">Phuket, P. N. R., &amp; Othman, N. (2015). Understanding EFL students’ errors in writing. </w:t>
      </w:r>
      <w:r w:rsidRPr="00427735">
        <w:rPr>
          <w:i/>
          <w:iCs/>
          <w:noProof/>
        </w:rPr>
        <w:t>Journal of Education and Practice</w:t>
      </w:r>
      <w:r w:rsidRPr="00427735">
        <w:rPr>
          <w:noProof/>
        </w:rPr>
        <w:t xml:space="preserve">, </w:t>
      </w:r>
      <w:r w:rsidRPr="00427735">
        <w:rPr>
          <w:i/>
          <w:iCs/>
          <w:noProof/>
        </w:rPr>
        <w:t>6</w:t>
      </w:r>
      <w:r w:rsidRPr="00427735">
        <w:rPr>
          <w:noProof/>
        </w:rPr>
        <w:t>(32), 99–106.</w:t>
      </w:r>
    </w:p>
    <w:p w:rsidR="00427735" w:rsidRPr="00427735" w:rsidRDefault="00427735" w:rsidP="001610E3">
      <w:pPr>
        <w:widowControl w:val="0"/>
        <w:autoSpaceDE w:val="0"/>
        <w:autoSpaceDN w:val="0"/>
        <w:adjustRightInd w:val="0"/>
        <w:ind w:left="567" w:hanging="567"/>
        <w:jc w:val="both"/>
        <w:rPr>
          <w:noProof/>
        </w:rPr>
      </w:pPr>
      <w:r w:rsidRPr="00427735">
        <w:rPr>
          <w:color w:val="222222"/>
          <w:shd w:val="clear" w:color="auto" w:fill="FFFFFF"/>
        </w:rPr>
        <w:t>Pittman, W. (2003). Building vocabulary through prefixes, roots and suffixes. </w:t>
      </w:r>
      <w:r w:rsidRPr="00427735">
        <w:rPr>
          <w:i/>
          <w:iCs/>
          <w:color w:val="222222"/>
          <w:shd w:val="clear" w:color="auto" w:fill="FFFFFF"/>
        </w:rPr>
        <w:t>The Internet TESL Journal</w:t>
      </w:r>
      <w:r w:rsidRPr="00427735">
        <w:rPr>
          <w:color w:val="222222"/>
          <w:shd w:val="clear" w:color="auto" w:fill="FFFFFF"/>
        </w:rPr>
        <w:t>, </w:t>
      </w:r>
      <w:r w:rsidRPr="00427735">
        <w:rPr>
          <w:i/>
          <w:iCs/>
          <w:color w:val="222222"/>
          <w:shd w:val="clear" w:color="auto" w:fill="FFFFFF"/>
        </w:rPr>
        <w:t>9</w:t>
      </w:r>
      <w:r w:rsidRPr="00427735">
        <w:rPr>
          <w:color w:val="222222"/>
          <w:shd w:val="clear" w:color="auto" w:fill="FFFFFF"/>
        </w:rPr>
        <w:t>(7), 1-2.</w:t>
      </w:r>
    </w:p>
    <w:p w:rsidR="00427735" w:rsidRPr="00427735" w:rsidRDefault="00427735" w:rsidP="001610E3">
      <w:pPr>
        <w:ind w:left="567" w:hanging="567"/>
        <w:jc w:val="both"/>
      </w:pPr>
      <w:r w:rsidRPr="00427735">
        <w:rPr>
          <w:color w:val="222222"/>
          <w:shd w:val="clear" w:color="auto" w:fill="FFFFFF"/>
        </w:rPr>
        <w:t xml:space="preserve">Richards, J. C. (1974). </w:t>
      </w:r>
      <w:r w:rsidRPr="00427735">
        <w:rPr>
          <w:i/>
          <w:color w:val="222222"/>
          <w:shd w:val="clear" w:color="auto" w:fill="FFFFFF"/>
        </w:rPr>
        <w:t>Error analysis</w:t>
      </w:r>
      <w:r w:rsidRPr="00427735">
        <w:rPr>
          <w:color w:val="222222"/>
          <w:shd w:val="clear" w:color="auto" w:fill="FFFFFF"/>
        </w:rPr>
        <w:t>. London: Longman.</w:t>
      </w:r>
    </w:p>
    <w:p w:rsidR="00427735" w:rsidRPr="00427735" w:rsidRDefault="00427735" w:rsidP="001610E3">
      <w:pPr>
        <w:widowControl w:val="0"/>
        <w:autoSpaceDE w:val="0"/>
        <w:autoSpaceDN w:val="0"/>
        <w:adjustRightInd w:val="0"/>
        <w:ind w:left="567" w:hanging="567"/>
        <w:jc w:val="both"/>
        <w:rPr>
          <w:noProof/>
        </w:rPr>
      </w:pPr>
      <w:r w:rsidRPr="00427735">
        <w:rPr>
          <w:noProof/>
        </w:rPr>
        <w:t xml:space="preserve">Sattayatham, A., &amp; Ratanapinyowong, P. (2008). Analysis of errors in paragraph writing in English by first-year Medical students from the four Medical schools at Mahidol University. </w:t>
      </w:r>
      <w:r w:rsidRPr="00427735">
        <w:rPr>
          <w:i/>
          <w:iCs/>
          <w:noProof/>
        </w:rPr>
        <w:t>Silpakorn University International Journal</w:t>
      </w:r>
      <w:r w:rsidRPr="00427735">
        <w:rPr>
          <w:noProof/>
        </w:rPr>
        <w:t xml:space="preserve">, </w:t>
      </w:r>
      <w:r w:rsidRPr="00427735">
        <w:rPr>
          <w:i/>
          <w:iCs/>
          <w:noProof/>
        </w:rPr>
        <w:t>88</w:t>
      </w:r>
      <w:r w:rsidRPr="00427735">
        <w:rPr>
          <w:noProof/>
        </w:rPr>
        <w:t>, 17–38.</w:t>
      </w:r>
    </w:p>
    <w:p w:rsidR="00427735" w:rsidRPr="00427735" w:rsidRDefault="00427735" w:rsidP="001610E3">
      <w:pPr>
        <w:widowControl w:val="0"/>
        <w:autoSpaceDE w:val="0"/>
        <w:autoSpaceDN w:val="0"/>
        <w:adjustRightInd w:val="0"/>
        <w:ind w:left="567" w:hanging="567"/>
        <w:jc w:val="both"/>
        <w:rPr>
          <w:noProof/>
        </w:rPr>
      </w:pPr>
      <w:r w:rsidRPr="00427735">
        <w:rPr>
          <w:noProof/>
        </w:rPr>
        <w:t xml:space="preserve">Schachter, P., &amp; Shopen, T. (2007). Parts-of-speech systems. </w:t>
      </w:r>
      <w:r w:rsidRPr="00427735">
        <w:rPr>
          <w:i/>
          <w:iCs/>
          <w:noProof/>
        </w:rPr>
        <w:t>Language Typology and Syntactic Description Second Edition: Volume 1: Clause Structure</w:t>
      </w:r>
      <w:r w:rsidRPr="00427735">
        <w:rPr>
          <w:noProof/>
        </w:rPr>
        <w:t xml:space="preserve">, </w:t>
      </w:r>
      <w:r w:rsidRPr="00427735">
        <w:rPr>
          <w:i/>
          <w:iCs/>
          <w:noProof/>
        </w:rPr>
        <w:t>I</w:t>
      </w:r>
      <w:r w:rsidRPr="00427735">
        <w:rPr>
          <w:noProof/>
        </w:rPr>
        <w:t>, 1–60. https://doi.org/10.1017/CBO9780511619427.001</w:t>
      </w:r>
    </w:p>
    <w:p w:rsidR="00427735" w:rsidRPr="00427735" w:rsidRDefault="00427735" w:rsidP="001610E3">
      <w:pPr>
        <w:widowControl w:val="0"/>
        <w:autoSpaceDE w:val="0"/>
        <w:autoSpaceDN w:val="0"/>
        <w:adjustRightInd w:val="0"/>
        <w:ind w:left="567" w:hanging="567"/>
        <w:jc w:val="both"/>
        <w:rPr>
          <w:noProof/>
        </w:rPr>
      </w:pPr>
      <w:r w:rsidRPr="00427735">
        <w:rPr>
          <w:noProof/>
        </w:rPr>
        <w:lastRenderedPageBreak/>
        <w:t xml:space="preserve">Sermsook, K., Liamnimitr, J., &amp; Pochakorn, R. (2017). An analysis of errors in written English Sentences: A case study of Thai EFL students. </w:t>
      </w:r>
      <w:r w:rsidRPr="00427735">
        <w:rPr>
          <w:i/>
          <w:iCs/>
          <w:noProof/>
        </w:rPr>
        <w:t>English Language Teaching</w:t>
      </w:r>
      <w:r w:rsidRPr="00427735">
        <w:rPr>
          <w:noProof/>
        </w:rPr>
        <w:t xml:space="preserve">, </w:t>
      </w:r>
      <w:r w:rsidRPr="00427735">
        <w:rPr>
          <w:i/>
          <w:iCs/>
          <w:noProof/>
        </w:rPr>
        <w:t>10</w:t>
      </w:r>
      <w:r w:rsidRPr="00427735">
        <w:rPr>
          <w:noProof/>
        </w:rPr>
        <w:t>(3), 101-110. https://doi.org/10.5539/elt.v10n3p101</w:t>
      </w:r>
    </w:p>
    <w:p w:rsidR="00427735" w:rsidRPr="00427735" w:rsidRDefault="00427735" w:rsidP="001610E3">
      <w:pPr>
        <w:widowControl w:val="0"/>
        <w:autoSpaceDE w:val="0"/>
        <w:autoSpaceDN w:val="0"/>
        <w:adjustRightInd w:val="0"/>
        <w:ind w:left="567" w:hanging="567"/>
        <w:jc w:val="both"/>
        <w:rPr>
          <w:noProof/>
        </w:rPr>
      </w:pPr>
      <w:r w:rsidRPr="00427735">
        <w:rPr>
          <w:noProof/>
        </w:rPr>
        <w:t xml:space="preserve">Watcharapunyawong, S., &amp; Usaha, S. (2013). Thai EFL students ’ writing errors in different text types : The interference of the first language. </w:t>
      </w:r>
      <w:r w:rsidRPr="00427735">
        <w:rPr>
          <w:i/>
          <w:iCs/>
          <w:noProof/>
        </w:rPr>
        <w:t>6</w:t>
      </w:r>
      <w:r w:rsidRPr="00427735">
        <w:rPr>
          <w:noProof/>
        </w:rPr>
        <w:t>(1), 67–78. https://doi.org/10.5539/elt.v6n1p67</w:t>
      </w:r>
    </w:p>
    <w:p w:rsidR="00427735" w:rsidRPr="00427735" w:rsidRDefault="00427735" w:rsidP="001610E3">
      <w:pPr>
        <w:ind w:left="567" w:hanging="567"/>
        <w:jc w:val="both"/>
        <w:rPr>
          <w:color w:val="222222"/>
          <w:shd w:val="clear" w:color="auto" w:fill="FFFFFF"/>
        </w:rPr>
      </w:pPr>
      <w:r w:rsidRPr="00427735">
        <w:rPr>
          <w:color w:val="222222"/>
          <w:shd w:val="clear" w:color="auto" w:fill="FFFFFF"/>
        </w:rPr>
        <w:t>Zheng, C., &amp; Park, T. J. (2013). An analysis of errors in English writing made by Chinese and Korean university students. </w:t>
      </w:r>
      <w:r w:rsidRPr="00427735">
        <w:rPr>
          <w:i/>
          <w:iCs/>
          <w:color w:val="222222"/>
          <w:shd w:val="clear" w:color="auto" w:fill="FFFFFF"/>
        </w:rPr>
        <w:t>Theory and Practice in Language Studies</w:t>
      </w:r>
      <w:r w:rsidRPr="00427735">
        <w:rPr>
          <w:color w:val="222222"/>
          <w:shd w:val="clear" w:color="auto" w:fill="FFFFFF"/>
        </w:rPr>
        <w:t>, </w:t>
      </w:r>
      <w:r w:rsidRPr="00427735">
        <w:rPr>
          <w:i/>
          <w:iCs/>
          <w:color w:val="222222"/>
          <w:shd w:val="clear" w:color="auto" w:fill="FFFFFF"/>
        </w:rPr>
        <w:t>3</w:t>
      </w:r>
      <w:r w:rsidRPr="00427735">
        <w:rPr>
          <w:color w:val="222222"/>
          <w:shd w:val="clear" w:color="auto" w:fill="FFFFFF"/>
        </w:rPr>
        <w:t>(8), 1342-</w:t>
      </w:r>
      <w:r w:rsidRPr="00427735">
        <w:t>1351</w:t>
      </w:r>
      <w:r w:rsidRPr="00427735">
        <w:rPr>
          <w:color w:val="222222"/>
          <w:shd w:val="clear" w:color="auto" w:fill="FFFFFF"/>
        </w:rPr>
        <w:t>.</w:t>
      </w:r>
    </w:p>
    <w:p w:rsidR="00427735" w:rsidRPr="00427735" w:rsidRDefault="00427735" w:rsidP="001610E3">
      <w:pPr>
        <w:ind w:left="567" w:hanging="567"/>
        <w:jc w:val="both"/>
        <w:rPr>
          <w:color w:val="222222"/>
          <w:shd w:val="clear" w:color="auto" w:fill="FFFFFF"/>
        </w:rPr>
      </w:pPr>
    </w:p>
    <w:p w:rsidR="00A96E97" w:rsidRDefault="00336D2A" w:rsidP="00931C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20" w:lineRule="exact"/>
        <w:ind w:left="567" w:hanging="567"/>
        <w:jc w:val="both"/>
      </w:pPr>
      <w:r w:rsidRPr="00427735">
        <w:fldChar w:fldCharType="end"/>
      </w:r>
    </w:p>
    <w:tbl>
      <w:tblPr>
        <w:tblW w:w="9072" w:type="dxa"/>
        <w:tblInd w:w="108" w:type="dxa"/>
        <w:tblLayout w:type="fixed"/>
        <w:tblLook w:val="04A0"/>
      </w:tblPr>
      <w:tblGrid>
        <w:gridCol w:w="9072"/>
      </w:tblGrid>
      <w:tr w:rsidR="007E77FD" w:rsidRPr="00D53D2D" w:rsidTr="003C1B84">
        <w:tc>
          <w:tcPr>
            <w:tcW w:w="9072" w:type="dxa"/>
            <w:shd w:val="clear" w:color="auto" w:fill="auto"/>
          </w:tcPr>
          <w:p w:rsidR="007E77FD" w:rsidRPr="007E77FD" w:rsidRDefault="007E77FD" w:rsidP="003C1B84">
            <w:pPr>
              <w:ind w:left="540" w:hanging="540"/>
              <w:rPr>
                <w:b/>
              </w:rPr>
            </w:pPr>
            <w:r w:rsidRPr="007E77FD">
              <w:rPr>
                <w:b/>
                <w:lang w:val="id-ID"/>
              </w:rPr>
              <w:t xml:space="preserve">APPENDIX </w:t>
            </w:r>
            <w:r w:rsidRPr="007E77FD">
              <w:rPr>
                <w:b/>
              </w:rPr>
              <w:t xml:space="preserve">1. </w:t>
            </w:r>
            <w:r w:rsidRPr="007E77FD">
              <w:t>XLC students’ written reflection sample 1</w:t>
            </w:r>
          </w:p>
          <w:p w:rsidR="007E77FD" w:rsidRPr="0062045D" w:rsidRDefault="007E77FD" w:rsidP="003C1B84">
            <w:pPr>
              <w:ind w:left="540" w:hanging="540"/>
              <w:rPr>
                <w:b/>
              </w:rPr>
            </w:pPr>
            <w:r>
              <w:rPr>
                <w:rFonts w:ascii="Century Gothic" w:hAnsi="Century Gothic"/>
                <w:b/>
                <w:noProof/>
              </w:rPr>
              <w:drawing>
                <wp:inline distT="0" distB="0" distL="0" distR="0">
                  <wp:extent cx="5581650" cy="3418840"/>
                  <wp:effectExtent l="19050" t="0" r="0"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srcRect l="32562" t="28156" r="31000" b="30031"/>
                          <a:stretch>
                            <a:fillRect/>
                          </a:stretch>
                        </pic:blipFill>
                        <pic:spPr bwMode="auto">
                          <a:xfrm>
                            <a:off x="0" y="0"/>
                            <a:ext cx="5581650" cy="3418840"/>
                          </a:xfrm>
                          <a:prstGeom prst="rect">
                            <a:avLst/>
                          </a:prstGeom>
                          <a:noFill/>
                          <a:ln w="9525">
                            <a:noFill/>
                            <a:miter lim="800000"/>
                            <a:headEnd/>
                            <a:tailEnd/>
                          </a:ln>
                        </pic:spPr>
                      </pic:pic>
                    </a:graphicData>
                  </a:graphic>
                </wp:inline>
              </w:drawing>
            </w:r>
          </w:p>
          <w:p w:rsidR="007E77FD" w:rsidRDefault="007E77FD" w:rsidP="003C1B84">
            <w:pPr>
              <w:rPr>
                <w:b/>
              </w:rPr>
            </w:pPr>
          </w:p>
          <w:p w:rsidR="007E77FD" w:rsidRPr="007E77FD" w:rsidRDefault="007E77FD" w:rsidP="003C1B84">
            <w:r w:rsidRPr="007E77FD">
              <w:rPr>
                <w:b/>
                <w:lang w:val="id-ID"/>
              </w:rPr>
              <w:t xml:space="preserve">APPENDIX </w:t>
            </w:r>
            <w:r w:rsidRPr="007E77FD">
              <w:rPr>
                <w:b/>
              </w:rPr>
              <w:t xml:space="preserve">2. </w:t>
            </w:r>
            <w:r w:rsidRPr="007E77FD">
              <w:t>XLC students’ written reflection sample 2</w:t>
            </w:r>
          </w:p>
          <w:p w:rsidR="007E77FD" w:rsidRPr="00A71537" w:rsidRDefault="007E77FD" w:rsidP="003C1B84">
            <w:r>
              <w:rPr>
                <w:b/>
                <w:noProof/>
              </w:rPr>
              <w:lastRenderedPageBreak/>
              <w:drawing>
                <wp:inline distT="0" distB="0" distL="0" distR="0">
                  <wp:extent cx="5629275" cy="3490595"/>
                  <wp:effectExtent l="19050" t="0" r="9525" b="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srcRect l="31343" t="28156" r="30003" b="17702"/>
                          <a:stretch>
                            <a:fillRect/>
                          </a:stretch>
                        </pic:blipFill>
                        <pic:spPr bwMode="auto">
                          <a:xfrm>
                            <a:off x="0" y="0"/>
                            <a:ext cx="5629275" cy="3490595"/>
                          </a:xfrm>
                          <a:prstGeom prst="rect">
                            <a:avLst/>
                          </a:prstGeom>
                          <a:noFill/>
                          <a:ln w="9525">
                            <a:noFill/>
                            <a:miter lim="800000"/>
                            <a:headEnd/>
                            <a:tailEnd/>
                          </a:ln>
                        </pic:spPr>
                      </pic:pic>
                    </a:graphicData>
                  </a:graphic>
                </wp:inline>
              </w:drawing>
            </w:r>
          </w:p>
        </w:tc>
      </w:tr>
    </w:tbl>
    <w:p w:rsidR="0024605F" w:rsidRPr="00C452D3" w:rsidRDefault="0024605F">
      <w:pPr>
        <w:spacing w:after="200" w:line="276" w:lineRule="auto"/>
        <w:rPr>
          <w:lang w:val="id-ID"/>
        </w:rPr>
      </w:pPr>
    </w:p>
    <w:sectPr w:rsidR="0024605F" w:rsidRPr="00C452D3" w:rsidSect="000D5312">
      <w:headerReference w:type="even" r:id="rId11"/>
      <w:headerReference w:type="default" r:id="rId12"/>
      <w:footerReference w:type="even" r:id="rId13"/>
      <w:footerReference w:type="default" r:id="rId14"/>
      <w:headerReference w:type="first" r:id="rId15"/>
      <w:footerReference w:type="first" r:id="rId16"/>
      <w:pgSz w:w="12240" w:h="15840" w:code="1"/>
      <w:pgMar w:top="1440" w:right="1440" w:bottom="1440" w:left="1440" w:header="720" w:footer="720" w:gutter="0"/>
      <w:pgNumType w:start="101"/>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F45B4" w:rsidRDefault="00AF45B4" w:rsidP="00465FE1">
      <w:r>
        <w:separator/>
      </w:r>
    </w:p>
  </w:endnote>
  <w:endnote w:type="continuationSeparator" w:id="0">
    <w:p w:rsidR="00AF45B4" w:rsidRDefault="00AF45B4" w:rsidP="00465FE1">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entury Gothic">
    <w:altName w:val="Segoe UI"/>
    <w:panose1 w:val="020B05020202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Sans Unicode">
    <w:altName w:val="Lucida Sans Unicode"/>
    <w:panose1 w:val="020B0602030504020204"/>
    <w:charset w:val="00"/>
    <w:family w:val="swiss"/>
    <w:pitch w:val="variable"/>
    <w:sig w:usb0="80000AFF" w:usb1="0000396B" w:usb2="00000000" w:usb3="00000000" w:csb0="000000BF" w:csb1="00000000"/>
  </w:font>
  <w:font w:name="MS Gothic">
    <w:altName w:val="ＭＳ ゴシック"/>
    <w:panose1 w:val="020B0609070205080204"/>
    <w:charset w:val="80"/>
    <w:family w:val="modern"/>
    <w:pitch w:val="fixed"/>
    <w:sig w:usb0="E00002FF" w:usb1="6AC7FDFB" w:usb2="08000012" w:usb3="00000000" w:csb0="0002009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954A1" w:rsidRDefault="004954A1">
    <w:pPr>
      <w:pStyle w:val="Footer"/>
      <w:jc w:val="center"/>
    </w:pPr>
    <w:r>
      <w:rPr>
        <w:lang w:val="id-ID"/>
      </w:rPr>
      <w:t>17</w:t>
    </w:r>
  </w:p>
  <w:p w:rsidR="005921EE" w:rsidRDefault="005921EE" w:rsidP="005921EE">
    <w:pPr>
      <w:pStyle w:val="Footer"/>
      <w:jc w:val="cen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D4212" w:rsidRDefault="007D4212">
    <w:pPr>
      <w:pStyle w:val="Footer"/>
      <w:jc w:val="center"/>
      <w:rPr>
        <w:lang w:val="id-ID"/>
      </w:rPr>
    </w:pPr>
  </w:p>
  <w:p w:rsidR="00B377D5" w:rsidRPr="00470234" w:rsidRDefault="00470234">
    <w:pPr>
      <w:pStyle w:val="Footer"/>
      <w:jc w:val="center"/>
      <w:rPr>
        <w:lang w:val="id-ID"/>
      </w:rPr>
    </w:pPr>
    <w:r>
      <w:rPr>
        <w:lang w:val="id-ID"/>
      </w:rPr>
      <w:t>Page Number</w:t>
    </w:r>
  </w:p>
  <w:p w:rsidR="00693032" w:rsidRPr="004954A1" w:rsidRDefault="00693032" w:rsidP="00693032">
    <w:pPr>
      <w:pStyle w:val="Footer"/>
      <w:jc w:val="center"/>
      <w:rPr>
        <w:lang w:val="id-ID"/>
      </w:rP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91B8D" w:rsidRDefault="00A91B8D">
    <w:pPr>
      <w:pStyle w:val="Footer"/>
      <w:jc w:val="center"/>
      <w:rPr>
        <w:lang w:val="id-ID"/>
      </w:rPr>
    </w:pPr>
  </w:p>
  <w:p w:rsidR="00B377D5" w:rsidRPr="00B377D5" w:rsidRDefault="00470234">
    <w:pPr>
      <w:pStyle w:val="Footer"/>
      <w:jc w:val="center"/>
      <w:rPr>
        <w:lang w:val="id-ID"/>
      </w:rPr>
    </w:pPr>
    <w:r>
      <w:rPr>
        <w:lang w:val="id-ID"/>
      </w:rPr>
      <w:t>Page number</w:t>
    </w:r>
  </w:p>
  <w:p w:rsidR="00B377D5" w:rsidRDefault="00B377D5">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F45B4" w:rsidRDefault="00AF45B4" w:rsidP="00465FE1">
      <w:r>
        <w:separator/>
      </w:r>
    </w:p>
  </w:footnote>
  <w:footnote w:type="continuationSeparator" w:id="0">
    <w:p w:rsidR="00AF45B4" w:rsidRDefault="00AF45B4" w:rsidP="00465FE1">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04A4F" w:rsidRPr="00A11B2B" w:rsidRDefault="00F04A4F" w:rsidP="00F04A4F">
    <w:pPr>
      <w:pStyle w:val="Header"/>
      <w:jc w:val="right"/>
      <w:rPr>
        <w:rFonts w:eastAsia="Arial Unicode MS"/>
        <w:sz w:val="20"/>
        <w:szCs w:val="16"/>
      </w:rPr>
    </w:pPr>
    <w:r w:rsidRPr="00A11B2B">
      <w:rPr>
        <w:rFonts w:eastAsia="Arial Unicode MS"/>
        <w:sz w:val="20"/>
        <w:szCs w:val="16"/>
      </w:rPr>
      <w:t>Voices of English Language Education Society; Vol. 1, No. 1; April 2017</w:t>
    </w:r>
  </w:p>
  <w:p w:rsidR="00F04A4F" w:rsidRPr="00A11B2B" w:rsidRDefault="00F04A4F" w:rsidP="00F04A4F">
    <w:pPr>
      <w:pStyle w:val="Header"/>
      <w:jc w:val="right"/>
      <w:rPr>
        <w:rFonts w:eastAsia="Arial Unicode MS"/>
        <w:sz w:val="20"/>
        <w:szCs w:val="16"/>
      </w:rPr>
    </w:pPr>
    <w:r w:rsidRPr="00A11B2B">
      <w:rPr>
        <w:rFonts w:eastAsia="Arial Unicode MS"/>
        <w:sz w:val="20"/>
        <w:szCs w:val="16"/>
      </w:rPr>
      <w:t xml:space="preserve">E-ISSN 2579-7484 </w:t>
    </w:r>
  </w:p>
  <w:p w:rsidR="00F04A4F" w:rsidRPr="00A11B2B" w:rsidRDefault="00F04A4F" w:rsidP="00F04A4F">
    <w:pPr>
      <w:pStyle w:val="Header"/>
      <w:jc w:val="right"/>
      <w:rPr>
        <w:rFonts w:eastAsia="Arial Unicode MS"/>
        <w:sz w:val="20"/>
        <w:szCs w:val="16"/>
      </w:rPr>
    </w:pPr>
    <w:r w:rsidRPr="00A11B2B">
      <w:rPr>
        <w:rFonts w:eastAsia="Arial Unicode MS"/>
        <w:sz w:val="20"/>
        <w:szCs w:val="16"/>
      </w:rPr>
      <w:t>Page 1-</w:t>
    </w:r>
    <w:r>
      <w:rPr>
        <w:rFonts w:eastAsia="Arial Unicode MS"/>
        <w:sz w:val="20"/>
        <w:szCs w:val="16"/>
      </w:rPr>
      <w:t>10</w:t>
    </w:r>
  </w:p>
  <w:p w:rsidR="00F04A4F" w:rsidRPr="00A11B2B" w:rsidRDefault="00336D2A" w:rsidP="00F04A4F">
    <w:pPr>
      <w:pStyle w:val="Header"/>
      <w:jc w:val="right"/>
      <w:rPr>
        <w:rFonts w:eastAsia="Arial Unicode MS"/>
        <w:sz w:val="20"/>
        <w:szCs w:val="16"/>
      </w:rPr>
    </w:pPr>
    <w:r w:rsidRPr="00336D2A">
      <w:rPr>
        <w:noProof/>
        <w:lang w:val="id-ID" w:eastAsia="id-ID"/>
      </w:rPr>
      <w:pict>
        <v:line id="Straight Connector 3" o:spid="_x0000_s4098" style="position:absolute;left:0;text-align:left;z-index:251659264;visibility:visible;mso-wrap-distance-top:-6e-5mm;mso-wrap-distance-bottom:-6e-5mm;mso-width-relative:margin;mso-height-relative:margin" from="-3.75pt,3.35pt" to="471pt,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" strokecolor="black [3213]">
          <o:lock v:ext="edit" shapetype="f"/>
        </v:line>
      </w:pict>
    </w:r>
  </w:p>
  <w:p w:rsidR="00F04A4F" w:rsidRDefault="00F04A4F" w:rsidP="00F04A4F">
    <w:pPr>
      <w:pStyle w:val="Header"/>
    </w:pPr>
  </w:p>
  <w:p w:rsidR="00F04A4F" w:rsidRDefault="00F04A4F">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F65A9" w:rsidRPr="00D07E85" w:rsidRDefault="00336D2A" w:rsidP="00AF65A9">
    <w:pPr>
      <w:pStyle w:val="Header"/>
      <w:rPr>
        <w:i/>
        <w:sz w:val="20"/>
        <w:szCs w:val="20"/>
      </w:rPr>
    </w:pPr>
    <w:hyperlink r:id="rId1" w:history="1">
      <w:r w:rsidR="00AF65A9" w:rsidRPr="00602AEA">
        <w:rPr>
          <w:rStyle w:val="Hyperlink"/>
          <w:iCs/>
          <w:color w:val="0070C0"/>
          <w:sz w:val="20"/>
          <w:szCs w:val="20"/>
          <w:lang w:val="id-ID"/>
        </w:rPr>
        <w:t>http://e-journal.hamzanwadi.ac.id/index.php/veles/index</w:t>
      </w:r>
    </w:hyperlink>
    <w:r w:rsidR="00AF65A9" w:rsidRPr="00D07E85">
      <w:rPr>
        <w:rStyle w:val="Hyperlink"/>
        <w:i/>
        <w:color w:val="auto"/>
        <w:sz w:val="20"/>
        <w:szCs w:val="20"/>
        <w:u w:val="none"/>
      </w:rPr>
      <w:t xml:space="preserve">                                   </w:t>
    </w:r>
    <w:r w:rsidR="00AF65A9" w:rsidRPr="00D07E85">
      <w:rPr>
        <w:rStyle w:val="Hyperlink"/>
        <w:i/>
        <w:color w:val="auto"/>
        <w:sz w:val="20"/>
        <w:szCs w:val="20"/>
        <w:u w:val="none"/>
      </w:rPr>
      <w:tab/>
      <w:t xml:space="preserve">Vol. </w:t>
    </w:r>
    <w:r w:rsidR="00AF65A9">
      <w:rPr>
        <w:rStyle w:val="Hyperlink"/>
        <w:i/>
        <w:color w:val="auto"/>
        <w:sz w:val="20"/>
        <w:szCs w:val="20"/>
        <w:u w:val="none"/>
        <w:lang w:val="id-ID"/>
      </w:rPr>
      <w:t>x</w:t>
    </w:r>
    <w:r w:rsidR="00AF65A9" w:rsidRPr="00D07E85">
      <w:rPr>
        <w:rStyle w:val="Hyperlink"/>
        <w:i/>
        <w:color w:val="auto"/>
        <w:sz w:val="20"/>
        <w:szCs w:val="20"/>
        <w:u w:val="none"/>
      </w:rPr>
      <w:t>,</w:t>
    </w:r>
    <w:r w:rsidR="00AF65A9">
      <w:rPr>
        <w:rStyle w:val="Hyperlink"/>
        <w:i/>
        <w:color w:val="auto"/>
        <w:sz w:val="20"/>
        <w:szCs w:val="20"/>
        <w:u w:val="none"/>
      </w:rPr>
      <w:t xml:space="preserve"> </w:t>
    </w:r>
    <w:r w:rsidR="00AF65A9" w:rsidRPr="00D07E85">
      <w:rPr>
        <w:rStyle w:val="Hyperlink"/>
        <w:i/>
        <w:color w:val="auto"/>
        <w:sz w:val="20"/>
        <w:szCs w:val="20"/>
        <w:u w:val="none"/>
      </w:rPr>
      <w:t xml:space="preserve">No. </w:t>
    </w:r>
    <w:r w:rsidR="00AF65A9">
      <w:rPr>
        <w:rStyle w:val="Hyperlink"/>
        <w:i/>
        <w:color w:val="auto"/>
        <w:sz w:val="20"/>
        <w:szCs w:val="20"/>
        <w:u w:val="none"/>
        <w:lang w:val="id-ID"/>
      </w:rPr>
      <w:t>x</w:t>
    </w:r>
    <w:r w:rsidR="00AF65A9" w:rsidRPr="00D07E85">
      <w:rPr>
        <w:rStyle w:val="Hyperlink"/>
        <w:i/>
        <w:color w:val="auto"/>
        <w:sz w:val="20"/>
        <w:szCs w:val="20"/>
        <w:u w:val="none"/>
      </w:rPr>
      <w:t xml:space="preserve">; </w:t>
    </w:r>
    <w:r w:rsidR="00AF65A9">
      <w:rPr>
        <w:rStyle w:val="Hyperlink"/>
        <w:i/>
        <w:color w:val="auto"/>
        <w:sz w:val="20"/>
        <w:szCs w:val="20"/>
        <w:u w:val="none"/>
        <w:lang w:val="id-ID"/>
      </w:rPr>
      <w:t>Year</w:t>
    </w:r>
  </w:p>
  <w:p w:rsidR="00465FE1" w:rsidRPr="00AF65A9" w:rsidRDefault="00465FE1" w:rsidP="005921EE">
    <w:pPr>
      <w:pStyle w:val="Header"/>
      <w:rPr>
        <w:rFonts w:eastAsia="Arial Unicode MS"/>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0" w:type="auto"/>
      <w:tblLook w:val="04A0"/>
    </w:tblPr>
    <w:tblGrid>
      <w:gridCol w:w="6912"/>
      <w:gridCol w:w="2518"/>
    </w:tblGrid>
    <w:tr w:rsidR="00AF65A9" w:rsidTr="00AC20FB">
      <w:tc>
        <w:tcPr>
          <w:tcW w:w="6912" w:type="dxa"/>
          <w:vMerge w:val="restart"/>
        </w:tcPr>
        <w:p w:rsidR="00AF65A9" w:rsidRPr="00BF0766" w:rsidRDefault="00FD7D4C" w:rsidP="00AC20FB">
          <w:pPr>
            <w:pStyle w:val="Header"/>
            <w:rPr>
              <w:rFonts w:eastAsia="Arial Unicode MS"/>
              <w:sz w:val="20"/>
              <w:szCs w:val="16"/>
              <w:lang w:val="id-ID"/>
            </w:rPr>
          </w:pPr>
          <w:r>
            <w:rPr>
              <w:rFonts w:eastAsia="Arial Unicode MS"/>
              <w:noProof/>
              <w:sz w:val="20"/>
              <w:szCs w:val="16"/>
            </w:rPr>
            <w:drawing>
              <wp:inline distT="0" distB="0" distL="0" distR="0">
                <wp:extent cx="2333625" cy="457200"/>
                <wp:effectExtent l="0" t="0" r="0" b="0"/>
                <wp:docPr id="2" name="Picture 2" descr="Description: H:\LOGO\NEW DESAIN\DESAIN LOGO veles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H:\LOGO\NEW DESAIN\DESAIN LOGO veles 1.png"/>
                        <pic:cNvPicPr>
                          <a:picLocks noChangeAspect="1" noChangeArrowheads="1"/>
                        </pic:cNvPicPr>
                      </pic:nvPicPr>
                      <pic:blipFill>
                        <a:blip r:embed="rId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333625" cy="457200"/>
                        </a:xfrm>
                        <a:prstGeom prst="rect">
                          <a:avLst/>
                        </a:prstGeom>
                        <a:noFill/>
                        <a:ln>
                          <a:noFill/>
                        </a:ln>
                      </pic:spPr>
                    </pic:pic>
                  </a:graphicData>
                </a:graphic>
              </wp:inline>
            </w:drawing>
          </w:r>
        </w:p>
      </w:tc>
      <w:tc>
        <w:tcPr>
          <w:tcW w:w="2518" w:type="dxa"/>
        </w:tcPr>
        <w:p w:rsidR="00AF65A9" w:rsidRPr="00BF0766" w:rsidRDefault="00AF65A9" w:rsidP="00AF65A9">
          <w:pPr>
            <w:pStyle w:val="Header"/>
            <w:jc w:val="right"/>
            <w:rPr>
              <w:rFonts w:eastAsia="Arial Unicode MS"/>
              <w:sz w:val="20"/>
              <w:szCs w:val="16"/>
              <w:lang w:val="id-ID"/>
            </w:rPr>
          </w:pPr>
          <w:r w:rsidRPr="00BF0766">
            <w:rPr>
              <w:rFonts w:eastAsia="Arial Unicode MS"/>
              <w:sz w:val="20"/>
              <w:szCs w:val="16"/>
            </w:rPr>
            <w:t xml:space="preserve">Vol. </w:t>
          </w:r>
          <w:r>
            <w:rPr>
              <w:rFonts w:eastAsia="Arial Unicode MS"/>
              <w:sz w:val="20"/>
              <w:szCs w:val="16"/>
              <w:lang w:val="id-ID"/>
            </w:rPr>
            <w:t>X</w:t>
          </w:r>
          <w:r w:rsidRPr="00BF0766">
            <w:rPr>
              <w:rFonts w:eastAsia="Arial Unicode MS"/>
              <w:sz w:val="20"/>
              <w:szCs w:val="16"/>
            </w:rPr>
            <w:t xml:space="preserve">, No. </w:t>
          </w:r>
          <w:r>
            <w:rPr>
              <w:rFonts w:eastAsia="Arial Unicode MS"/>
              <w:sz w:val="20"/>
              <w:szCs w:val="16"/>
              <w:lang w:val="id-ID"/>
            </w:rPr>
            <w:t>X</w:t>
          </w:r>
          <w:r w:rsidRPr="00BF0766">
            <w:rPr>
              <w:rFonts w:eastAsia="Arial Unicode MS"/>
              <w:sz w:val="20"/>
              <w:szCs w:val="16"/>
            </w:rPr>
            <w:t xml:space="preserve">; </w:t>
          </w:r>
          <w:r>
            <w:rPr>
              <w:rFonts w:eastAsia="Arial Unicode MS"/>
              <w:sz w:val="20"/>
              <w:szCs w:val="16"/>
              <w:lang w:val="id-ID"/>
            </w:rPr>
            <w:t>Month</w:t>
          </w:r>
          <w:r w:rsidRPr="00BF0766">
            <w:rPr>
              <w:rFonts w:eastAsia="Arial Unicode MS"/>
              <w:sz w:val="20"/>
              <w:szCs w:val="16"/>
            </w:rPr>
            <w:t xml:space="preserve"> 2020</w:t>
          </w:r>
        </w:p>
      </w:tc>
    </w:tr>
    <w:tr w:rsidR="00AF65A9" w:rsidTr="00AC20FB">
      <w:tc>
        <w:tcPr>
          <w:tcW w:w="6912" w:type="dxa"/>
          <w:vMerge/>
        </w:tcPr>
        <w:p w:rsidR="00AF65A9" w:rsidRPr="00BF0766" w:rsidRDefault="00AF65A9" w:rsidP="00AC20FB">
          <w:pPr>
            <w:pStyle w:val="Header"/>
            <w:rPr>
              <w:rFonts w:eastAsia="Arial Unicode MS"/>
              <w:sz w:val="20"/>
              <w:szCs w:val="16"/>
              <w:lang w:val="id-ID"/>
            </w:rPr>
          </w:pPr>
        </w:p>
      </w:tc>
      <w:tc>
        <w:tcPr>
          <w:tcW w:w="2518" w:type="dxa"/>
        </w:tcPr>
        <w:p w:rsidR="00AF65A9" w:rsidRPr="00BF0766" w:rsidRDefault="00AF65A9" w:rsidP="00AC20FB">
          <w:pPr>
            <w:pStyle w:val="Header"/>
            <w:jc w:val="right"/>
            <w:rPr>
              <w:rFonts w:eastAsia="Arial Unicode MS"/>
              <w:sz w:val="20"/>
              <w:szCs w:val="16"/>
              <w:lang w:val="id-ID"/>
            </w:rPr>
          </w:pPr>
          <w:r w:rsidRPr="00BF0766">
            <w:rPr>
              <w:rFonts w:eastAsia="Arial Unicode MS"/>
              <w:sz w:val="20"/>
              <w:szCs w:val="16"/>
            </w:rPr>
            <w:t>E-ISSN 2579-7484</w:t>
          </w:r>
        </w:p>
      </w:tc>
    </w:tr>
    <w:tr w:rsidR="00AF65A9" w:rsidTr="00AC20FB">
      <w:tc>
        <w:tcPr>
          <w:tcW w:w="6912" w:type="dxa"/>
          <w:vMerge/>
        </w:tcPr>
        <w:p w:rsidR="00AF65A9" w:rsidRPr="00BF0766" w:rsidRDefault="00AF65A9" w:rsidP="00AC20FB">
          <w:pPr>
            <w:pStyle w:val="Header"/>
            <w:rPr>
              <w:rFonts w:eastAsia="Arial Unicode MS"/>
              <w:sz w:val="20"/>
              <w:szCs w:val="16"/>
              <w:lang w:val="id-ID"/>
            </w:rPr>
          </w:pPr>
        </w:p>
      </w:tc>
      <w:tc>
        <w:tcPr>
          <w:tcW w:w="2518" w:type="dxa"/>
        </w:tcPr>
        <w:p w:rsidR="00AF65A9" w:rsidRPr="00AE6023" w:rsidRDefault="00AF65A9" w:rsidP="00AC20FB">
          <w:pPr>
            <w:pStyle w:val="Header"/>
            <w:jc w:val="right"/>
            <w:rPr>
              <w:rFonts w:eastAsia="Arial Unicode MS"/>
              <w:sz w:val="20"/>
              <w:szCs w:val="16"/>
              <w:lang w:val="id-ID"/>
            </w:rPr>
          </w:pPr>
          <w:r w:rsidRPr="00BF0766">
            <w:rPr>
              <w:rFonts w:eastAsia="Arial Unicode MS"/>
              <w:sz w:val="20"/>
              <w:szCs w:val="16"/>
            </w:rPr>
            <w:t>Pages 1</w:t>
          </w:r>
          <w:r>
            <w:rPr>
              <w:rFonts w:eastAsia="Arial Unicode MS"/>
              <w:sz w:val="20"/>
              <w:szCs w:val="16"/>
              <w:lang w:val="id-ID"/>
            </w:rPr>
            <w:t>18</w:t>
          </w:r>
          <w:r w:rsidRPr="00BF0766">
            <w:rPr>
              <w:rFonts w:eastAsia="Arial Unicode MS"/>
              <w:sz w:val="20"/>
              <w:szCs w:val="16"/>
            </w:rPr>
            <w:t>-1</w:t>
          </w:r>
          <w:r>
            <w:rPr>
              <w:rFonts w:eastAsia="Arial Unicode MS"/>
              <w:sz w:val="20"/>
              <w:szCs w:val="16"/>
              <w:lang w:val="id-ID"/>
            </w:rPr>
            <w:t>29</w:t>
          </w:r>
        </w:p>
      </w:tc>
    </w:tr>
  </w:tbl>
  <w:p w:rsidR="00AF65A9" w:rsidRDefault="00336D2A" w:rsidP="00AF65A9">
    <w:pPr>
      <w:pStyle w:val="Header"/>
    </w:pPr>
    <w:r w:rsidRPr="00336D2A">
      <w:rPr>
        <w:noProof/>
        <w:lang w:val="id-ID" w:eastAsia="id-ID"/>
      </w:rPr>
      <w:pict>
        <v:shapetype id="_x0000_t32" coordsize="21600,21600" o:spt="32" o:oned="t" path="m,l21600,21600e" filled="f">
          <v:path arrowok="t" fillok="f" o:connecttype="none"/>
          <o:lock v:ext="edit" shapetype="t"/>
        </v:shapetype>
        <v:shape id="AutoShape 2" o:spid="_x0000_s4097" type="#_x0000_t32" style="position:absolute;margin-left:5pt;margin-top:6.5pt;width:457.05pt;height:0;z-index:25166131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" strokeweight="1.5pt"/>
      </w:pict>
    </w:r>
  </w:p>
  <w:p w:rsidR="008A7F6C" w:rsidRDefault="008A7F6C">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C01391"/>
    <w:multiLevelType w:val="hybridMultilevel"/>
    <w:tmpl w:val="C47ECA14"/>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nsid w:val="0E1318B6"/>
    <w:multiLevelType w:val="hybridMultilevel"/>
    <w:tmpl w:val="8666697E"/>
    <w:lvl w:ilvl="0" w:tplc="0409000F">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2">
    <w:nsid w:val="11C014E5"/>
    <w:multiLevelType w:val="multilevel"/>
    <w:tmpl w:val="11C05B92"/>
    <w:lvl w:ilvl="0">
      <w:start w:val="2"/>
      <w:numFmt w:val="decimal"/>
      <w:lvlText w:val="%1"/>
      <w:lvlJc w:val="left"/>
      <w:pPr>
        <w:ind w:left="360" w:hanging="360"/>
      </w:pPr>
      <w:rPr>
        <w:rFonts w:cs="Times New Roman"/>
        <w:b/>
      </w:rPr>
    </w:lvl>
    <w:lvl w:ilvl="1">
      <w:start w:val="1"/>
      <w:numFmt w:val="decimal"/>
      <w:lvlText w:val="%1.%2"/>
      <w:lvlJc w:val="left"/>
      <w:pPr>
        <w:ind w:left="360" w:hanging="360"/>
      </w:pPr>
      <w:rPr>
        <w:rFonts w:cs="Times New Roman"/>
        <w:b w:val="0"/>
        <w:bCs/>
      </w:rPr>
    </w:lvl>
    <w:lvl w:ilvl="2">
      <w:start w:val="1"/>
      <w:numFmt w:val="decimal"/>
      <w:lvlText w:val="%1.%2.%3"/>
      <w:lvlJc w:val="left"/>
      <w:pPr>
        <w:ind w:left="720" w:hanging="720"/>
      </w:pPr>
      <w:rPr>
        <w:rFonts w:cs="Times New Roman"/>
        <w:b w:val="0"/>
      </w:rPr>
    </w:lvl>
    <w:lvl w:ilvl="3">
      <w:start w:val="1"/>
      <w:numFmt w:val="decimal"/>
      <w:lvlText w:val="%1.%2.%3.%4"/>
      <w:lvlJc w:val="left"/>
      <w:pPr>
        <w:ind w:left="720" w:hanging="720"/>
      </w:pPr>
      <w:rPr>
        <w:rFonts w:cs="Times New Roman"/>
        <w:b/>
      </w:rPr>
    </w:lvl>
    <w:lvl w:ilvl="4">
      <w:start w:val="1"/>
      <w:numFmt w:val="decimal"/>
      <w:lvlText w:val="%1.%2.%3.%4.%5"/>
      <w:lvlJc w:val="left"/>
      <w:pPr>
        <w:ind w:left="1080" w:hanging="1080"/>
      </w:pPr>
      <w:rPr>
        <w:rFonts w:cs="Times New Roman"/>
        <w:b/>
      </w:rPr>
    </w:lvl>
    <w:lvl w:ilvl="5">
      <w:start w:val="1"/>
      <w:numFmt w:val="decimal"/>
      <w:lvlText w:val="%1.%2.%3.%4.%5.%6"/>
      <w:lvlJc w:val="left"/>
      <w:pPr>
        <w:ind w:left="1080" w:hanging="1080"/>
      </w:pPr>
      <w:rPr>
        <w:rFonts w:cs="Times New Roman"/>
        <w:b/>
      </w:rPr>
    </w:lvl>
    <w:lvl w:ilvl="6">
      <w:start w:val="1"/>
      <w:numFmt w:val="decimal"/>
      <w:lvlText w:val="%1.%2.%3.%4.%5.%6.%7"/>
      <w:lvlJc w:val="left"/>
      <w:pPr>
        <w:ind w:left="1440" w:hanging="1440"/>
      </w:pPr>
      <w:rPr>
        <w:rFonts w:cs="Times New Roman"/>
        <w:b/>
      </w:rPr>
    </w:lvl>
    <w:lvl w:ilvl="7">
      <w:start w:val="1"/>
      <w:numFmt w:val="decimal"/>
      <w:lvlText w:val="%1.%2.%3.%4.%5.%6.%7.%8"/>
      <w:lvlJc w:val="left"/>
      <w:pPr>
        <w:ind w:left="1440" w:hanging="1440"/>
      </w:pPr>
      <w:rPr>
        <w:rFonts w:cs="Times New Roman"/>
        <w:b/>
      </w:rPr>
    </w:lvl>
    <w:lvl w:ilvl="8">
      <w:start w:val="1"/>
      <w:numFmt w:val="decimal"/>
      <w:lvlText w:val="%1.%2.%3.%4.%5.%6.%7.%8.%9"/>
      <w:lvlJc w:val="left"/>
      <w:pPr>
        <w:ind w:left="1800" w:hanging="1800"/>
      </w:pPr>
      <w:rPr>
        <w:rFonts w:cs="Times New Roman"/>
        <w:b/>
      </w:rPr>
    </w:lvl>
  </w:abstractNum>
  <w:abstractNum w:abstractNumId="3">
    <w:nsid w:val="1D1F7241"/>
    <w:multiLevelType w:val="multilevel"/>
    <w:tmpl w:val="15A4A11C"/>
    <w:lvl w:ilvl="0">
      <w:start w:val="1"/>
      <w:numFmt w:val="decimal"/>
      <w:lvlText w:val="%1."/>
      <w:lvlJc w:val="left"/>
      <w:pPr>
        <w:tabs>
          <w:tab w:val="num" w:pos="720"/>
        </w:tabs>
        <w:ind w:left="720" w:hanging="360"/>
      </w:pPr>
      <w:rPr>
        <w:rFonts w:cs="Times New Roman"/>
      </w:rPr>
    </w:lvl>
    <w:lvl w:ilvl="1">
      <w:start w:val="1"/>
      <w:numFmt w:val="decimal"/>
      <w:lvlText w:val="%2."/>
      <w:lvlJc w:val="left"/>
      <w:pPr>
        <w:tabs>
          <w:tab w:val="num" w:pos="1440"/>
        </w:tabs>
        <w:ind w:left="1440" w:hanging="360"/>
      </w:pPr>
      <w:rPr>
        <w:rFonts w:cs="Times New Roman"/>
      </w:rPr>
    </w:lvl>
    <w:lvl w:ilvl="2">
      <w:start w:val="2"/>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4">
    <w:nsid w:val="1E821B68"/>
    <w:multiLevelType w:val="hybridMultilevel"/>
    <w:tmpl w:val="8F80C8D4"/>
    <w:lvl w:ilvl="0" w:tplc="84180FD4">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5">
    <w:nsid w:val="293458DF"/>
    <w:multiLevelType w:val="hybridMultilevel"/>
    <w:tmpl w:val="612086F2"/>
    <w:lvl w:ilvl="0" w:tplc="0421000F">
      <w:start w:val="1"/>
      <w:numFmt w:val="decimal"/>
      <w:lvlText w:val="%1."/>
      <w:lvlJc w:val="left"/>
      <w:pPr>
        <w:ind w:left="765" w:hanging="360"/>
      </w:pPr>
      <w:rPr>
        <w:rFonts w:cs="Times New Roman"/>
      </w:rPr>
    </w:lvl>
    <w:lvl w:ilvl="1" w:tplc="04210019" w:tentative="1">
      <w:start w:val="1"/>
      <w:numFmt w:val="lowerLetter"/>
      <w:lvlText w:val="%2."/>
      <w:lvlJc w:val="left"/>
      <w:pPr>
        <w:ind w:left="1485" w:hanging="360"/>
      </w:pPr>
      <w:rPr>
        <w:rFonts w:cs="Times New Roman"/>
      </w:rPr>
    </w:lvl>
    <w:lvl w:ilvl="2" w:tplc="0421001B" w:tentative="1">
      <w:start w:val="1"/>
      <w:numFmt w:val="lowerRoman"/>
      <w:lvlText w:val="%3."/>
      <w:lvlJc w:val="right"/>
      <w:pPr>
        <w:ind w:left="2205" w:hanging="180"/>
      </w:pPr>
      <w:rPr>
        <w:rFonts w:cs="Times New Roman"/>
      </w:rPr>
    </w:lvl>
    <w:lvl w:ilvl="3" w:tplc="0421000F" w:tentative="1">
      <w:start w:val="1"/>
      <w:numFmt w:val="decimal"/>
      <w:lvlText w:val="%4."/>
      <w:lvlJc w:val="left"/>
      <w:pPr>
        <w:ind w:left="2925" w:hanging="360"/>
      </w:pPr>
      <w:rPr>
        <w:rFonts w:cs="Times New Roman"/>
      </w:rPr>
    </w:lvl>
    <w:lvl w:ilvl="4" w:tplc="04210019" w:tentative="1">
      <w:start w:val="1"/>
      <w:numFmt w:val="lowerLetter"/>
      <w:lvlText w:val="%5."/>
      <w:lvlJc w:val="left"/>
      <w:pPr>
        <w:ind w:left="3645" w:hanging="360"/>
      </w:pPr>
      <w:rPr>
        <w:rFonts w:cs="Times New Roman"/>
      </w:rPr>
    </w:lvl>
    <w:lvl w:ilvl="5" w:tplc="0421001B" w:tentative="1">
      <w:start w:val="1"/>
      <w:numFmt w:val="lowerRoman"/>
      <w:lvlText w:val="%6."/>
      <w:lvlJc w:val="right"/>
      <w:pPr>
        <w:ind w:left="4365" w:hanging="180"/>
      </w:pPr>
      <w:rPr>
        <w:rFonts w:cs="Times New Roman"/>
      </w:rPr>
    </w:lvl>
    <w:lvl w:ilvl="6" w:tplc="0421000F" w:tentative="1">
      <w:start w:val="1"/>
      <w:numFmt w:val="decimal"/>
      <w:lvlText w:val="%7."/>
      <w:lvlJc w:val="left"/>
      <w:pPr>
        <w:ind w:left="5085" w:hanging="360"/>
      </w:pPr>
      <w:rPr>
        <w:rFonts w:cs="Times New Roman"/>
      </w:rPr>
    </w:lvl>
    <w:lvl w:ilvl="7" w:tplc="04210019" w:tentative="1">
      <w:start w:val="1"/>
      <w:numFmt w:val="lowerLetter"/>
      <w:lvlText w:val="%8."/>
      <w:lvlJc w:val="left"/>
      <w:pPr>
        <w:ind w:left="5805" w:hanging="360"/>
      </w:pPr>
      <w:rPr>
        <w:rFonts w:cs="Times New Roman"/>
      </w:rPr>
    </w:lvl>
    <w:lvl w:ilvl="8" w:tplc="0421001B" w:tentative="1">
      <w:start w:val="1"/>
      <w:numFmt w:val="lowerRoman"/>
      <w:lvlText w:val="%9."/>
      <w:lvlJc w:val="right"/>
      <w:pPr>
        <w:ind w:left="6525" w:hanging="180"/>
      </w:pPr>
      <w:rPr>
        <w:rFonts w:cs="Times New Roman"/>
      </w:rPr>
    </w:lvl>
  </w:abstractNum>
  <w:abstractNum w:abstractNumId="6">
    <w:nsid w:val="3A5516FA"/>
    <w:multiLevelType w:val="hybridMultilevel"/>
    <w:tmpl w:val="5AA61D8A"/>
    <w:lvl w:ilvl="0" w:tplc="0409000F">
      <w:start w:val="1"/>
      <w:numFmt w:val="decimal"/>
      <w:lvlText w:val="%1."/>
      <w:lvlJc w:val="left"/>
      <w:pPr>
        <w:ind w:left="1080" w:hanging="360"/>
      </w:pPr>
      <w:rPr>
        <w:rFonts w:cs="Times New Roman"/>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7">
    <w:nsid w:val="466A13DD"/>
    <w:multiLevelType w:val="multilevel"/>
    <w:tmpl w:val="946ED032"/>
    <w:lvl w:ilvl="0">
      <w:start w:val="2"/>
      <w:numFmt w:val="decimal"/>
      <w:lvlText w:val="%1"/>
      <w:lvlJc w:val="left"/>
      <w:pPr>
        <w:ind w:left="360" w:hanging="360"/>
      </w:pPr>
      <w:rPr>
        <w:rFonts w:cs="Times New Roman" w:hint="default"/>
        <w:b/>
        <w:sz w:val="24"/>
      </w:rPr>
    </w:lvl>
    <w:lvl w:ilvl="1">
      <w:start w:val="2"/>
      <w:numFmt w:val="decimal"/>
      <w:lvlText w:val="%1.%2"/>
      <w:lvlJc w:val="left"/>
      <w:pPr>
        <w:ind w:left="360" w:hanging="360"/>
      </w:pPr>
      <w:rPr>
        <w:rFonts w:cs="Times New Roman" w:hint="default"/>
        <w:b/>
        <w:sz w:val="24"/>
      </w:rPr>
    </w:lvl>
    <w:lvl w:ilvl="2">
      <w:start w:val="1"/>
      <w:numFmt w:val="decimal"/>
      <w:lvlText w:val="%1.%2.%3"/>
      <w:lvlJc w:val="left"/>
      <w:pPr>
        <w:ind w:left="2138" w:hanging="720"/>
      </w:pPr>
      <w:rPr>
        <w:rFonts w:cs="Times New Roman" w:hint="default"/>
        <w:b w:val="0"/>
        <w:sz w:val="24"/>
      </w:rPr>
    </w:lvl>
    <w:lvl w:ilvl="3">
      <w:start w:val="1"/>
      <w:numFmt w:val="decimal"/>
      <w:lvlText w:val="%1.%2.%3.%4"/>
      <w:lvlJc w:val="left"/>
      <w:pPr>
        <w:ind w:left="720" w:hanging="720"/>
      </w:pPr>
      <w:rPr>
        <w:rFonts w:cs="Times New Roman" w:hint="default"/>
        <w:b/>
        <w:sz w:val="24"/>
      </w:rPr>
    </w:lvl>
    <w:lvl w:ilvl="4">
      <w:start w:val="1"/>
      <w:numFmt w:val="decimal"/>
      <w:lvlText w:val="%1.%2.%3.%4.%5"/>
      <w:lvlJc w:val="left"/>
      <w:pPr>
        <w:ind w:left="1080" w:hanging="1080"/>
      </w:pPr>
      <w:rPr>
        <w:rFonts w:cs="Times New Roman" w:hint="default"/>
        <w:b/>
        <w:sz w:val="24"/>
      </w:rPr>
    </w:lvl>
    <w:lvl w:ilvl="5">
      <w:start w:val="1"/>
      <w:numFmt w:val="decimal"/>
      <w:lvlText w:val="%1.%2.%3.%4.%5.%6"/>
      <w:lvlJc w:val="left"/>
      <w:pPr>
        <w:ind w:left="1080" w:hanging="1080"/>
      </w:pPr>
      <w:rPr>
        <w:rFonts w:cs="Times New Roman" w:hint="default"/>
        <w:b/>
        <w:sz w:val="24"/>
      </w:rPr>
    </w:lvl>
    <w:lvl w:ilvl="6">
      <w:start w:val="1"/>
      <w:numFmt w:val="decimal"/>
      <w:lvlText w:val="%1.%2.%3.%4.%5.%6.%7"/>
      <w:lvlJc w:val="left"/>
      <w:pPr>
        <w:ind w:left="1080" w:hanging="1080"/>
      </w:pPr>
      <w:rPr>
        <w:rFonts w:cs="Times New Roman" w:hint="default"/>
        <w:b/>
        <w:sz w:val="24"/>
      </w:rPr>
    </w:lvl>
    <w:lvl w:ilvl="7">
      <w:start w:val="1"/>
      <w:numFmt w:val="decimal"/>
      <w:lvlText w:val="%1.%2.%3.%4.%5.%6.%7.%8"/>
      <w:lvlJc w:val="left"/>
      <w:pPr>
        <w:ind w:left="1440" w:hanging="1440"/>
      </w:pPr>
      <w:rPr>
        <w:rFonts w:cs="Times New Roman" w:hint="default"/>
        <w:b/>
        <w:sz w:val="24"/>
      </w:rPr>
    </w:lvl>
    <w:lvl w:ilvl="8">
      <w:start w:val="1"/>
      <w:numFmt w:val="decimal"/>
      <w:lvlText w:val="%1.%2.%3.%4.%5.%6.%7.%8.%9"/>
      <w:lvlJc w:val="left"/>
      <w:pPr>
        <w:ind w:left="1440" w:hanging="1440"/>
      </w:pPr>
      <w:rPr>
        <w:rFonts w:cs="Times New Roman" w:hint="default"/>
        <w:b/>
        <w:sz w:val="24"/>
      </w:rPr>
    </w:lvl>
  </w:abstractNum>
  <w:abstractNum w:abstractNumId="8">
    <w:nsid w:val="4AFC5868"/>
    <w:multiLevelType w:val="multilevel"/>
    <w:tmpl w:val="C764EE0E"/>
    <w:lvl w:ilvl="0">
      <w:start w:val="1"/>
      <w:numFmt w:val="decimal"/>
      <w:lvlText w:val="%1."/>
      <w:lvlJc w:val="left"/>
      <w:pPr>
        <w:ind w:left="567" w:hanging="207"/>
      </w:pPr>
      <w:rPr>
        <w:rFonts w:ascii="Century Gothic" w:hAnsi="Century Gothic" w:cs="Times New Roman" w:hint="default"/>
        <w:b/>
      </w:rPr>
    </w:lvl>
    <w:lvl w:ilvl="1">
      <w:start w:val="1"/>
      <w:numFmt w:val="decimal"/>
      <w:isLgl/>
      <w:lvlText w:val="%1.%2"/>
      <w:lvlJc w:val="left"/>
      <w:pPr>
        <w:ind w:left="1080" w:hanging="72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440" w:hanging="1080"/>
      </w:pPr>
      <w:rPr>
        <w:rFonts w:cs="Times New Roman" w:hint="default"/>
      </w:rPr>
    </w:lvl>
    <w:lvl w:ilvl="4">
      <w:start w:val="1"/>
      <w:numFmt w:val="decimal"/>
      <w:isLgl/>
      <w:lvlText w:val="%1.%2.%3.%4.%5."/>
      <w:lvlJc w:val="left"/>
      <w:pPr>
        <w:ind w:left="1800" w:hanging="1440"/>
      </w:pPr>
      <w:rPr>
        <w:rFonts w:cs="Times New Roman" w:hint="default"/>
      </w:rPr>
    </w:lvl>
    <w:lvl w:ilvl="5">
      <w:start w:val="1"/>
      <w:numFmt w:val="decimal"/>
      <w:isLgl/>
      <w:lvlText w:val="%1.%2.%3.%4.%5.%6."/>
      <w:lvlJc w:val="left"/>
      <w:pPr>
        <w:ind w:left="1800" w:hanging="1440"/>
      </w:pPr>
      <w:rPr>
        <w:rFonts w:cs="Times New Roman" w:hint="default"/>
      </w:rPr>
    </w:lvl>
    <w:lvl w:ilvl="6">
      <w:start w:val="1"/>
      <w:numFmt w:val="decimal"/>
      <w:isLgl/>
      <w:lvlText w:val="%1.%2.%3.%4.%5.%6.%7."/>
      <w:lvlJc w:val="left"/>
      <w:pPr>
        <w:ind w:left="2160" w:hanging="1800"/>
      </w:pPr>
      <w:rPr>
        <w:rFonts w:cs="Times New Roman" w:hint="default"/>
      </w:rPr>
    </w:lvl>
    <w:lvl w:ilvl="7">
      <w:start w:val="1"/>
      <w:numFmt w:val="decimal"/>
      <w:isLgl/>
      <w:lvlText w:val="%1.%2.%3.%4.%5.%6.%7.%8."/>
      <w:lvlJc w:val="left"/>
      <w:pPr>
        <w:ind w:left="2520" w:hanging="2160"/>
      </w:pPr>
      <w:rPr>
        <w:rFonts w:cs="Times New Roman" w:hint="default"/>
      </w:rPr>
    </w:lvl>
    <w:lvl w:ilvl="8">
      <w:start w:val="1"/>
      <w:numFmt w:val="decimal"/>
      <w:isLgl/>
      <w:lvlText w:val="%1.%2.%3.%4.%5.%6.%7.%8.%9."/>
      <w:lvlJc w:val="left"/>
      <w:pPr>
        <w:ind w:left="2520" w:hanging="2160"/>
      </w:pPr>
      <w:rPr>
        <w:rFonts w:cs="Times New Roman" w:hint="default"/>
      </w:rPr>
    </w:lvl>
  </w:abstractNum>
  <w:abstractNum w:abstractNumId="9">
    <w:nsid w:val="5EA23DCE"/>
    <w:multiLevelType w:val="hybridMultilevel"/>
    <w:tmpl w:val="88BE6B46"/>
    <w:lvl w:ilvl="0" w:tplc="D8B04FC0">
      <w:start w:val="4"/>
      <w:numFmt w:val="decimal"/>
      <w:lvlText w:val="%1."/>
      <w:lvlJc w:val="left"/>
      <w:pPr>
        <w:ind w:left="1080" w:hanging="360"/>
      </w:pPr>
      <w:rPr>
        <w:rFonts w:ascii="Century Gothic" w:hAnsi="Century Gothic" w:cs="Times New Roman" w:hint="default"/>
        <w:b/>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0">
    <w:nsid w:val="619729F5"/>
    <w:multiLevelType w:val="hybridMultilevel"/>
    <w:tmpl w:val="95F436C4"/>
    <w:lvl w:ilvl="0" w:tplc="0409000F">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11">
    <w:nsid w:val="63410A92"/>
    <w:multiLevelType w:val="hybridMultilevel"/>
    <w:tmpl w:val="B6FA3672"/>
    <w:lvl w:ilvl="0" w:tplc="8460E65C">
      <w:start w:val="1"/>
      <w:numFmt w:val="decimal"/>
      <w:lvlText w:val="%1."/>
      <w:lvlJc w:val="left"/>
      <w:pPr>
        <w:ind w:left="786" w:hanging="360"/>
      </w:pPr>
      <w:rPr>
        <w:rFonts w:cs="Times New Roman"/>
      </w:rPr>
    </w:lvl>
    <w:lvl w:ilvl="1" w:tplc="04090019">
      <w:start w:val="1"/>
      <w:numFmt w:val="lowerLetter"/>
      <w:lvlText w:val="%2."/>
      <w:lvlJc w:val="left"/>
      <w:pPr>
        <w:ind w:left="1506" w:hanging="360"/>
      </w:pPr>
      <w:rPr>
        <w:rFonts w:cs="Times New Roman"/>
      </w:rPr>
    </w:lvl>
    <w:lvl w:ilvl="2" w:tplc="0409001B">
      <w:start w:val="1"/>
      <w:numFmt w:val="lowerRoman"/>
      <w:lvlText w:val="%3."/>
      <w:lvlJc w:val="right"/>
      <w:pPr>
        <w:ind w:left="2226" w:hanging="180"/>
      </w:pPr>
      <w:rPr>
        <w:rFonts w:cs="Times New Roman"/>
      </w:rPr>
    </w:lvl>
    <w:lvl w:ilvl="3" w:tplc="0409000F">
      <w:start w:val="1"/>
      <w:numFmt w:val="decimal"/>
      <w:lvlText w:val="%4."/>
      <w:lvlJc w:val="left"/>
      <w:pPr>
        <w:ind w:left="2946" w:hanging="360"/>
      </w:pPr>
      <w:rPr>
        <w:rFonts w:cs="Times New Roman"/>
      </w:rPr>
    </w:lvl>
    <w:lvl w:ilvl="4" w:tplc="04090019">
      <w:start w:val="1"/>
      <w:numFmt w:val="lowerLetter"/>
      <w:lvlText w:val="%5."/>
      <w:lvlJc w:val="left"/>
      <w:pPr>
        <w:ind w:left="3666" w:hanging="360"/>
      </w:pPr>
      <w:rPr>
        <w:rFonts w:cs="Times New Roman"/>
      </w:rPr>
    </w:lvl>
    <w:lvl w:ilvl="5" w:tplc="0409001B">
      <w:start w:val="1"/>
      <w:numFmt w:val="lowerRoman"/>
      <w:lvlText w:val="%6."/>
      <w:lvlJc w:val="right"/>
      <w:pPr>
        <w:ind w:left="4386" w:hanging="180"/>
      </w:pPr>
      <w:rPr>
        <w:rFonts w:cs="Times New Roman"/>
      </w:rPr>
    </w:lvl>
    <w:lvl w:ilvl="6" w:tplc="0409000F">
      <w:start w:val="1"/>
      <w:numFmt w:val="decimal"/>
      <w:lvlText w:val="%7."/>
      <w:lvlJc w:val="left"/>
      <w:pPr>
        <w:ind w:left="5106" w:hanging="360"/>
      </w:pPr>
      <w:rPr>
        <w:rFonts w:cs="Times New Roman"/>
      </w:rPr>
    </w:lvl>
    <w:lvl w:ilvl="7" w:tplc="04090019">
      <w:start w:val="1"/>
      <w:numFmt w:val="lowerLetter"/>
      <w:lvlText w:val="%8."/>
      <w:lvlJc w:val="left"/>
      <w:pPr>
        <w:ind w:left="5826" w:hanging="360"/>
      </w:pPr>
      <w:rPr>
        <w:rFonts w:cs="Times New Roman"/>
      </w:rPr>
    </w:lvl>
    <w:lvl w:ilvl="8" w:tplc="0409001B">
      <w:start w:val="1"/>
      <w:numFmt w:val="lowerRoman"/>
      <w:lvlText w:val="%9."/>
      <w:lvlJc w:val="right"/>
      <w:pPr>
        <w:ind w:left="6546" w:hanging="180"/>
      </w:pPr>
      <w:rPr>
        <w:rFonts w:cs="Times New Roman"/>
      </w:rPr>
    </w:lvl>
  </w:abstractNum>
  <w:abstractNum w:abstractNumId="12">
    <w:nsid w:val="6A4F1624"/>
    <w:multiLevelType w:val="hybridMultilevel"/>
    <w:tmpl w:val="D3FC0E58"/>
    <w:lvl w:ilvl="0" w:tplc="F49810AE">
      <w:start w:val="1"/>
      <w:numFmt w:val="decimal"/>
      <w:lvlText w:val="2.2.%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
    <w:nsid w:val="727F44C5"/>
    <w:multiLevelType w:val="hybridMultilevel"/>
    <w:tmpl w:val="5172F942"/>
    <w:lvl w:ilvl="0" w:tplc="04090019">
      <w:start w:val="1"/>
      <w:numFmt w:val="lowerLetter"/>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4">
    <w:nsid w:val="72F15B7A"/>
    <w:multiLevelType w:val="hybridMultilevel"/>
    <w:tmpl w:val="4642C5A0"/>
    <w:lvl w:ilvl="0" w:tplc="0421000F">
      <w:start w:val="1"/>
      <w:numFmt w:val="decimal"/>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5">
    <w:nsid w:val="76975B13"/>
    <w:multiLevelType w:val="multilevel"/>
    <w:tmpl w:val="51348BDE"/>
    <w:lvl w:ilvl="0">
      <w:start w:val="4"/>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num w:numId="1">
    <w:abstractNumId w:val="6"/>
  </w:num>
  <w:num w:numId="2">
    <w:abstractNumId w:val="1"/>
  </w:num>
  <w:num w:numId="3">
    <w:abstractNumId w:val="4"/>
  </w:num>
  <w:num w:numId="4">
    <w:abstractNumId w:val="8"/>
  </w:num>
  <w:num w:numId="5">
    <w:abstractNumId w:val="0"/>
  </w:num>
  <w:num w:numId="6">
    <w:abstractNumId w:val="13"/>
  </w:num>
  <w:num w:numId="7">
    <w:abstractNumId w:val="7"/>
  </w:num>
  <w:num w:numId="8">
    <w:abstractNumId w:val="5"/>
  </w:num>
  <w:num w:numId="9">
    <w:abstractNumId w:val="9"/>
  </w:num>
  <w:num w:numId="10">
    <w:abstractNumId w:val="14"/>
  </w:num>
  <w:num w:numId="11">
    <w:abstractNumId w:val="12"/>
  </w:num>
  <w:num w:numId="12">
    <w:abstractNumId w:val="3"/>
  </w:num>
  <w:num w:numId="13">
    <w:abstractNumId w:val="15"/>
    <w:lvlOverride w:ilvl="0">
      <w:lvl w:ilvl="0">
        <w:numFmt w:val="decimal"/>
        <w:lvlText w:val="%1."/>
        <w:lvlJc w:val="left"/>
        <w:rPr>
          <w:rFonts w:cs="Times New Roman"/>
        </w:rPr>
      </w:lvl>
    </w:lvlOverride>
  </w:num>
  <w:num w:numId="1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grammar="clean"/>
  <w:defaultTabStop w:val="720"/>
  <w:characterSpacingControl w:val="doNotCompress"/>
  <w:hdrShapeDefaults>
    <o:shapedefaults v:ext="edit" spidmax="6146"/>
    <o:shapelayout v:ext="edit">
      <o:idmap v:ext="edit" data="4"/>
      <o:rules v:ext="edit">
        <o:r id="V:Rule2" type="connector" idref="#AutoShape 2"/>
      </o:rules>
    </o:shapelayout>
  </w:hdrShapeDefaults>
  <w:footnotePr>
    <w:footnote w:id="-1"/>
    <w:footnote w:id="0"/>
  </w:footnotePr>
  <w:endnotePr>
    <w:endnote w:id="-1"/>
    <w:endnote w:id="0"/>
  </w:endnotePr>
  <w:compat/>
  <w:docVars>
    <w:docVar w:name="__Grammarly_42____i" w:val="H4sIAAAAAAAEAKtWckksSQxILCpxzi/NK1GyMqwFAAEhoTITAAAA"/>
    <w:docVar w:name="__Grammarly_42___1" w:val="H4sIAAAAAAAEAKtWcslP9kxRslIyNDYyMTa1NDczszAzMbYwMzVS0lEKTi0uzszPAykwqgUA1sZKCSwAAAA="/>
  </w:docVars>
  <w:rsids>
    <w:rsidRoot w:val="008441F3"/>
    <w:rsid w:val="00000A21"/>
    <w:rsid w:val="000022BB"/>
    <w:rsid w:val="00003DF2"/>
    <w:rsid w:val="00004A85"/>
    <w:rsid w:val="00007F09"/>
    <w:rsid w:val="000142AD"/>
    <w:rsid w:val="0002050B"/>
    <w:rsid w:val="00021A47"/>
    <w:rsid w:val="00025B22"/>
    <w:rsid w:val="000325AE"/>
    <w:rsid w:val="00033D0B"/>
    <w:rsid w:val="00035090"/>
    <w:rsid w:val="000355F6"/>
    <w:rsid w:val="00035783"/>
    <w:rsid w:val="00036177"/>
    <w:rsid w:val="00036956"/>
    <w:rsid w:val="0003788E"/>
    <w:rsid w:val="000420AD"/>
    <w:rsid w:val="00043998"/>
    <w:rsid w:val="00044B9A"/>
    <w:rsid w:val="00047776"/>
    <w:rsid w:val="00047F65"/>
    <w:rsid w:val="0005272A"/>
    <w:rsid w:val="0005662A"/>
    <w:rsid w:val="00056D9C"/>
    <w:rsid w:val="00061807"/>
    <w:rsid w:val="00063DAB"/>
    <w:rsid w:val="00064B76"/>
    <w:rsid w:val="00065665"/>
    <w:rsid w:val="0006731B"/>
    <w:rsid w:val="000778A1"/>
    <w:rsid w:val="0007792E"/>
    <w:rsid w:val="00087C16"/>
    <w:rsid w:val="00090892"/>
    <w:rsid w:val="00095BD2"/>
    <w:rsid w:val="000A1763"/>
    <w:rsid w:val="000A1955"/>
    <w:rsid w:val="000A47F0"/>
    <w:rsid w:val="000A6E2C"/>
    <w:rsid w:val="000C0DA5"/>
    <w:rsid w:val="000C42FC"/>
    <w:rsid w:val="000C5023"/>
    <w:rsid w:val="000C73CA"/>
    <w:rsid w:val="000D2FDA"/>
    <w:rsid w:val="000D30DB"/>
    <w:rsid w:val="000D5312"/>
    <w:rsid w:val="000D7A09"/>
    <w:rsid w:val="000E0B95"/>
    <w:rsid w:val="000E1501"/>
    <w:rsid w:val="000E1C96"/>
    <w:rsid w:val="000E348D"/>
    <w:rsid w:val="000E34E2"/>
    <w:rsid w:val="000E53A0"/>
    <w:rsid w:val="000E6197"/>
    <w:rsid w:val="000F196B"/>
    <w:rsid w:val="000F4781"/>
    <w:rsid w:val="000F6B32"/>
    <w:rsid w:val="0010473A"/>
    <w:rsid w:val="00104FB0"/>
    <w:rsid w:val="00106FA0"/>
    <w:rsid w:val="001074AB"/>
    <w:rsid w:val="00107E2A"/>
    <w:rsid w:val="00115B08"/>
    <w:rsid w:val="001174B8"/>
    <w:rsid w:val="0012049B"/>
    <w:rsid w:val="00120A40"/>
    <w:rsid w:val="00123FA1"/>
    <w:rsid w:val="00126A7F"/>
    <w:rsid w:val="00131250"/>
    <w:rsid w:val="00131594"/>
    <w:rsid w:val="00136D13"/>
    <w:rsid w:val="00136D5A"/>
    <w:rsid w:val="0014082D"/>
    <w:rsid w:val="0014302F"/>
    <w:rsid w:val="00153F11"/>
    <w:rsid w:val="00156AA9"/>
    <w:rsid w:val="00156E84"/>
    <w:rsid w:val="001610E3"/>
    <w:rsid w:val="00163A0D"/>
    <w:rsid w:val="0016526B"/>
    <w:rsid w:val="001670B4"/>
    <w:rsid w:val="00167363"/>
    <w:rsid w:val="00170250"/>
    <w:rsid w:val="001721C0"/>
    <w:rsid w:val="001731D5"/>
    <w:rsid w:val="0018019A"/>
    <w:rsid w:val="0018058E"/>
    <w:rsid w:val="0018349A"/>
    <w:rsid w:val="0018366A"/>
    <w:rsid w:val="00185781"/>
    <w:rsid w:val="00193EC4"/>
    <w:rsid w:val="00195638"/>
    <w:rsid w:val="0019753D"/>
    <w:rsid w:val="001A0354"/>
    <w:rsid w:val="001A1BEF"/>
    <w:rsid w:val="001A1E37"/>
    <w:rsid w:val="001B2737"/>
    <w:rsid w:val="001B2BD6"/>
    <w:rsid w:val="001B4371"/>
    <w:rsid w:val="001B469D"/>
    <w:rsid w:val="001B52ED"/>
    <w:rsid w:val="001C6556"/>
    <w:rsid w:val="001E714C"/>
    <w:rsid w:val="001F0BF2"/>
    <w:rsid w:val="001F1A29"/>
    <w:rsid w:val="00201C6E"/>
    <w:rsid w:val="002052B3"/>
    <w:rsid w:val="00205633"/>
    <w:rsid w:val="00211302"/>
    <w:rsid w:val="00214DEB"/>
    <w:rsid w:val="00215F99"/>
    <w:rsid w:val="0022212E"/>
    <w:rsid w:val="00223E0E"/>
    <w:rsid w:val="0022464D"/>
    <w:rsid w:val="00224D08"/>
    <w:rsid w:val="0022596A"/>
    <w:rsid w:val="00227934"/>
    <w:rsid w:val="00232354"/>
    <w:rsid w:val="002360EE"/>
    <w:rsid w:val="002400BC"/>
    <w:rsid w:val="0024041E"/>
    <w:rsid w:val="00241430"/>
    <w:rsid w:val="0024274F"/>
    <w:rsid w:val="00243E2F"/>
    <w:rsid w:val="0024605F"/>
    <w:rsid w:val="00247295"/>
    <w:rsid w:val="00250A6A"/>
    <w:rsid w:val="002515ED"/>
    <w:rsid w:val="00252CFD"/>
    <w:rsid w:val="0025345C"/>
    <w:rsid w:val="0025409D"/>
    <w:rsid w:val="002540C2"/>
    <w:rsid w:val="0025483C"/>
    <w:rsid w:val="002565A3"/>
    <w:rsid w:val="002570B3"/>
    <w:rsid w:val="00261537"/>
    <w:rsid w:val="0026159C"/>
    <w:rsid w:val="002619D0"/>
    <w:rsid w:val="002621E3"/>
    <w:rsid w:val="00262B78"/>
    <w:rsid w:val="00273D54"/>
    <w:rsid w:val="00274A94"/>
    <w:rsid w:val="00277228"/>
    <w:rsid w:val="00277684"/>
    <w:rsid w:val="002802E0"/>
    <w:rsid w:val="00280CD7"/>
    <w:rsid w:val="00282E4D"/>
    <w:rsid w:val="002917FB"/>
    <w:rsid w:val="002936E6"/>
    <w:rsid w:val="00296ACA"/>
    <w:rsid w:val="002A3428"/>
    <w:rsid w:val="002A4F3A"/>
    <w:rsid w:val="002A6893"/>
    <w:rsid w:val="002B2621"/>
    <w:rsid w:val="002B5C1D"/>
    <w:rsid w:val="002B73B4"/>
    <w:rsid w:val="002C03DD"/>
    <w:rsid w:val="002C0CFA"/>
    <w:rsid w:val="002C0E24"/>
    <w:rsid w:val="002C126D"/>
    <w:rsid w:val="002D0D12"/>
    <w:rsid w:val="002D2418"/>
    <w:rsid w:val="002D62F8"/>
    <w:rsid w:val="002D6CAC"/>
    <w:rsid w:val="002E03AF"/>
    <w:rsid w:val="002E1BA5"/>
    <w:rsid w:val="002E2B21"/>
    <w:rsid w:val="002E588E"/>
    <w:rsid w:val="0030295F"/>
    <w:rsid w:val="0030341E"/>
    <w:rsid w:val="00305AEC"/>
    <w:rsid w:val="00306C8F"/>
    <w:rsid w:val="00312A7E"/>
    <w:rsid w:val="00314227"/>
    <w:rsid w:val="00315643"/>
    <w:rsid w:val="003158F2"/>
    <w:rsid w:val="0031691B"/>
    <w:rsid w:val="00317455"/>
    <w:rsid w:val="00320475"/>
    <w:rsid w:val="003205A8"/>
    <w:rsid w:val="003212EC"/>
    <w:rsid w:val="00323A30"/>
    <w:rsid w:val="003318A7"/>
    <w:rsid w:val="00336D2A"/>
    <w:rsid w:val="0033715A"/>
    <w:rsid w:val="00337CB7"/>
    <w:rsid w:val="00341280"/>
    <w:rsid w:val="00343499"/>
    <w:rsid w:val="00343C3A"/>
    <w:rsid w:val="00346597"/>
    <w:rsid w:val="003501E2"/>
    <w:rsid w:val="003504A1"/>
    <w:rsid w:val="003517E8"/>
    <w:rsid w:val="003575EE"/>
    <w:rsid w:val="0036029F"/>
    <w:rsid w:val="00361B84"/>
    <w:rsid w:val="00362BF6"/>
    <w:rsid w:val="003630A0"/>
    <w:rsid w:val="00363F48"/>
    <w:rsid w:val="00367D81"/>
    <w:rsid w:val="003714EA"/>
    <w:rsid w:val="00375BEE"/>
    <w:rsid w:val="00375FBF"/>
    <w:rsid w:val="00376668"/>
    <w:rsid w:val="003864C0"/>
    <w:rsid w:val="00395313"/>
    <w:rsid w:val="003A07FA"/>
    <w:rsid w:val="003A3E88"/>
    <w:rsid w:val="003A466E"/>
    <w:rsid w:val="003A62F6"/>
    <w:rsid w:val="003A6F1D"/>
    <w:rsid w:val="003B3289"/>
    <w:rsid w:val="003B6264"/>
    <w:rsid w:val="003B71EF"/>
    <w:rsid w:val="003B7A5E"/>
    <w:rsid w:val="003B7B62"/>
    <w:rsid w:val="003C3460"/>
    <w:rsid w:val="003C3D9C"/>
    <w:rsid w:val="003C4C42"/>
    <w:rsid w:val="003C72E3"/>
    <w:rsid w:val="003C7557"/>
    <w:rsid w:val="003C76F1"/>
    <w:rsid w:val="003D32E2"/>
    <w:rsid w:val="003D37B3"/>
    <w:rsid w:val="003D5174"/>
    <w:rsid w:val="003D6F3D"/>
    <w:rsid w:val="003E1598"/>
    <w:rsid w:val="003E2134"/>
    <w:rsid w:val="003E44C5"/>
    <w:rsid w:val="003F1E75"/>
    <w:rsid w:val="0040109C"/>
    <w:rsid w:val="00402760"/>
    <w:rsid w:val="004032BB"/>
    <w:rsid w:val="004069B8"/>
    <w:rsid w:val="00406A00"/>
    <w:rsid w:val="0041695D"/>
    <w:rsid w:val="00420A76"/>
    <w:rsid w:val="00423651"/>
    <w:rsid w:val="0042445E"/>
    <w:rsid w:val="00427735"/>
    <w:rsid w:val="00427A59"/>
    <w:rsid w:val="00431436"/>
    <w:rsid w:val="004320E9"/>
    <w:rsid w:val="00434347"/>
    <w:rsid w:val="00434EBF"/>
    <w:rsid w:val="00435DE1"/>
    <w:rsid w:val="004404D4"/>
    <w:rsid w:val="00443E75"/>
    <w:rsid w:val="0044426E"/>
    <w:rsid w:val="004515D5"/>
    <w:rsid w:val="00452848"/>
    <w:rsid w:val="004546AE"/>
    <w:rsid w:val="004558DF"/>
    <w:rsid w:val="00461F8F"/>
    <w:rsid w:val="0046227F"/>
    <w:rsid w:val="00463A68"/>
    <w:rsid w:val="0046440A"/>
    <w:rsid w:val="0046450F"/>
    <w:rsid w:val="00465FE1"/>
    <w:rsid w:val="00466686"/>
    <w:rsid w:val="0046743C"/>
    <w:rsid w:val="00470234"/>
    <w:rsid w:val="004740D8"/>
    <w:rsid w:val="004758C5"/>
    <w:rsid w:val="004815C5"/>
    <w:rsid w:val="00481EA8"/>
    <w:rsid w:val="0048353A"/>
    <w:rsid w:val="004855C2"/>
    <w:rsid w:val="00487A5A"/>
    <w:rsid w:val="0049253E"/>
    <w:rsid w:val="004942BE"/>
    <w:rsid w:val="004954A1"/>
    <w:rsid w:val="00497DFF"/>
    <w:rsid w:val="004A11A5"/>
    <w:rsid w:val="004A616A"/>
    <w:rsid w:val="004A652F"/>
    <w:rsid w:val="004A722B"/>
    <w:rsid w:val="004B0FC9"/>
    <w:rsid w:val="004B4FCD"/>
    <w:rsid w:val="004B66D9"/>
    <w:rsid w:val="004C21A0"/>
    <w:rsid w:val="004C2E46"/>
    <w:rsid w:val="004C47EE"/>
    <w:rsid w:val="004C48F8"/>
    <w:rsid w:val="004C5C3C"/>
    <w:rsid w:val="004D01B6"/>
    <w:rsid w:val="004D497F"/>
    <w:rsid w:val="004D6D1E"/>
    <w:rsid w:val="004E36FD"/>
    <w:rsid w:val="004F3980"/>
    <w:rsid w:val="004F4352"/>
    <w:rsid w:val="004F5451"/>
    <w:rsid w:val="00507AD9"/>
    <w:rsid w:val="00510E09"/>
    <w:rsid w:val="00512940"/>
    <w:rsid w:val="0051680F"/>
    <w:rsid w:val="005210E2"/>
    <w:rsid w:val="00521F5E"/>
    <w:rsid w:val="00521FCC"/>
    <w:rsid w:val="00523BA5"/>
    <w:rsid w:val="00526D84"/>
    <w:rsid w:val="00533C04"/>
    <w:rsid w:val="005340E7"/>
    <w:rsid w:val="00534AD0"/>
    <w:rsid w:val="00536318"/>
    <w:rsid w:val="00536B53"/>
    <w:rsid w:val="00540B30"/>
    <w:rsid w:val="00546425"/>
    <w:rsid w:val="0055163E"/>
    <w:rsid w:val="00551A75"/>
    <w:rsid w:val="005660A0"/>
    <w:rsid w:val="00567F0E"/>
    <w:rsid w:val="0058136E"/>
    <w:rsid w:val="0058636A"/>
    <w:rsid w:val="005904BB"/>
    <w:rsid w:val="005921EE"/>
    <w:rsid w:val="00592A4C"/>
    <w:rsid w:val="00592D8B"/>
    <w:rsid w:val="00593B0D"/>
    <w:rsid w:val="005974A0"/>
    <w:rsid w:val="005A0A9F"/>
    <w:rsid w:val="005A2295"/>
    <w:rsid w:val="005A237C"/>
    <w:rsid w:val="005B54EC"/>
    <w:rsid w:val="005C003E"/>
    <w:rsid w:val="005C0668"/>
    <w:rsid w:val="005C18A7"/>
    <w:rsid w:val="005C36F9"/>
    <w:rsid w:val="005C6B4E"/>
    <w:rsid w:val="005C6EED"/>
    <w:rsid w:val="005D088F"/>
    <w:rsid w:val="005D1FC3"/>
    <w:rsid w:val="005D204F"/>
    <w:rsid w:val="005D4903"/>
    <w:rsid w:val="005E1258"/>
    <w:rsid w:val="005E17C3"/>
    <w:rsid w:val="005E1C19"/>
    <w:rsid w:val="005E1EFB"/>
    <w:rsid w:val="005E3844"/>
    <w:rsid w:val="005E3B7F"/>
    <w:rsid w:val="005E3D42"/>
    <w:rsid w:val="005E52ED"/>
    <w:rsid w:val="005E61F2"/>
    <w:rsid w:val="005F1A09"/>
    <w:rsid w:val="005F577E"/>
    <w:rsid w:val="005F76AE"/>
    <w:rsid w:val="0060057F"/>
    <w:rsid w:val="00602AEA"/>
    <w:rsid w:val="00603C37"/>
    <w:rsid w:val="006066EC"/>
    <w:rsid w:val="006070A7"/>
    <w:rsid w:val="00607B9E"/>
    <w:rsid w:val="0061042A"/>
    <w:rsid w:val="00611AF9"/>
    <w:rsid w:val="00616841"/>
    <w:rsid w:val="006211A5"/>
    <w:rsid w:val="00626535"/>
    <w:rsid w:val="00633CDE"/>
    <w:rsid w:val="00635F7A"/>
    <w:rsid w:val="00636667"/>
    <w:rsid w:val="006435BB"/>
    <w:rsid w:val="006457BD"/>
    <w:rsid w:val="00662F4D"/>
    <w:rsid w:val="00663F6F"/>
    <w:rsid w:val="006666CA"/>
    <w:rsid w:val="006674C5"/>
    <w:rsid w:val="0067531F"/>
    <w:rsid w:val="00680B3D"/>
    <w:rsid w:val="00682387"/>
    <w:rsid w:val="006848C1"/>
    <w:rsid w:val="0068558A"/>
    <w:rsid w:val="00685C1F"/>
    <w:rsid w:val="00686F1B"/>
    <w:rsid w:val="006877F4"/>
    <w:rsid w:val="00691E3F"/>
    <w:rsid w:val="00693032"/>
    <w:rsid w:val="006A2383"/>
    <w:rsid w:val="006A3FE5"/>
    <w:rsid w:val="006A5993"/>
    <w:rsid w:val="006A5A49"/>
    <w:rsid w:val="006A67E5"/>
    <w:rsid w:val="006A7222"/>
    <w:rsid w:val="006A7E6C"/>
    <w:rsid w:val="006B36E4"/>
    <w:rsid w:val="006B7B38"/>
    <w:rsid w:val="006C192E"/>
    <w:rsid w:val="006C307A"/>
    <w:rsid w:val="006C3604"/>
    <w:rsid w:val="006C56F3"/>
    <w:rsid w:val="006C5BD0"/>
    <w:rsid w:val="006C7794"/>
    <w:rsid w:val="006D082E"/>
    <w:rsid w:val="006D0C63"/>
    <w:rsid w:val="006D0E42"/>
    <w:rsid w:val="006D147D"/>
    <w:rsid w:val="006D4EA1"/>
    <w:rsid w:val="006D658F"/>
    <w:rsid w:val="006D7915"/>
    <w:rsid w:val="006E076C"/>
    <w:rsid w:val="006E4D55"/>
    <w:rsid w:val="006E56C8"/>
    <w:rsid w:val="006E60A9"/>
    <w:rsid w:val="006E6ADA"/>
    <w:rsid w:val="006E7968"/>
    <w:rsid w:val="006F6771"/>
    <w:rsid w:val="006F72A5"/>
    <w:rsid w:val="00700715"/>
    <w:rsid w:val="007008A8"/>
    <w:rsid w:val="00711ACE"/>
    <w:rsid w:val="007211AA"/>
    <w:rsid w:val="00721919"/>
    <w:rsid w:val="0072508A"/>
    <w:rsid w:val="00725AC1"/>
    <w:rsid w:val="00727CF4"/>
    <w:rsid w:val="00730E95"/>
    <w:rsid w:val="007314FA"/>
    <w:rsid w:val="007320B5"/>
    <w:rsid w:val="00734484"/>
    <w:rsid w:val="00735D8F"/>
    <w:rsid w:val="007379C6"/>
    <w:rsid w:val="00740E03"/>
    <w:rsid w:val="007411D0"/>
    <w:rsid w:val="00743C26"/>
    <w:rsid w:val="00746E07"/>
    <w:rsid w:val="0074746B"/>
    <w:rsid w:val="00750A6D"/>
    <w:rsid w:val="00751C48"/>
    <w:rsid w:val="00752DAC"/>
    <w:rsid w:val="00752DD6"/>
    <w:rsid w:val="00753098"/>
    <w:rsid w:val="00754E66"/>
    <w:rsid w:val="00760148"/>
    <w:rsid w:val="0076073D"/>
    <w:rsid w:val="00762A77"/>
    <w:rsid w:val="0076352B"/>
    <w:rsid w:val="00770B4D"/>
    <w:rsid w:val="00777BBB"/>
    <w:rsid w:val="00782DEF"/>
    <w:rsid w:val="00782F00"/>
    <w:rsid w:val="0079443C"/>
    <w:rsid w:val="00794D6E"/>
    <w:rsid w:val="00796C8E"/>
    <w:rsid w:val="00797C13"/>
    <w:rsid w:val="007A268F"/>
    <w:rsid w:val="007A3929"/>
    <w:rsid w:val="007B0F9D"/>
    <w:rsid w:val="007B2545"/>
    <w:rsid w:val="007B495D"/>
    <w:rsid w:val="007B5E3C"/>
    <w:rsid w:val="007B7D14"/>
    <w:rsid w:val="007C1218"/>
    <w:rsid w:val="007C1489"/>
    <w:rsid w:val="007C1FE5"/>
    <w:rsid w:val="007C34E2"/>
    <w:rsid w:val="007C35C3"/>
    <w:rsid w:val="007C3C46"/>
    <w:rsid w:val="007C439C"/>
    <w:rsid w:val="007C64B4"/>
    <w:rsid w:val="007C7DBD"/>
    <w:rsid w:val="007D0DB1"/>
    <w:rsid w:val="007D128F"/>
    <w:rsid w:val="007D25A1"/>
    <w:rsid w:val="007D3E79"/>
    <w:rsid w:val="007D3FDC"/>
    <w:rsid w:val="007D4212"/>
    <w:rsid w:val="007D71EB"/>
    <w:rsid w:val="007D7254"/>
    <w:rsid w:val="007D7F5E"/>
    <w:rsid w:val="007E0216"/>
    <w:rsid w:val="007E124A"/>
    <w:rsid w:val="007E2FE7"/>
    <w:rsid w:val="007E572C"/>
    <w:rsid w:val="007E6318"/>
    <w:rsid w:val="007E77FD"/>
    <w:rsid w:val="007F7B6A"/>
    <w:rsid w:val="008001F3"/>
    <w:rsid w:val="00801DE1"/>
    <w:rsid w:val="00803E52"/>
    <w:rsid w:val="00806C47"/>
    <w:rsid w:val="008073F8"/>
    <w:rsid w:val="00810008"/>
    <w:rsid w:val="0081029F"/>
    <w:rsid w:val="0081133E"/>
    <w:rsid w:val="008134E8"/>
    <w:rsid w:val="00816F09"/>
    <w:rsid w:val="00816FF7"/>
    <w:rsid w:val="00817A62"/>
    <w:rsid w:val="00817E62"/>
    <w:rsid w:val="008227A1"/>
    <w:rsid w:val="008244F5"/>
    <w:rsid w:val="00824A1E"/>
    <w:rsid w:val="00825C6A"/>
    <w:rsid w:val="00827EDA"/>
    <w:rsid w:val="00832ACD"/>
    <w:rsid w:val="008354D1"/>
    <w:rsid w:val="00835726"/>
    <w:rsid w:val="00837573"/>
    <w:rsid w:val="00837AC8"/>
    <w:rsid w:val="008441F3"/>
    <w:rsid w:val="008449C5"/>
    <w:rsid w:val="0084524E"/>
    <w:rsid w:val="00845E56"/>
    <w:rsid w:val="00853254"/>
    <w:rsid w:val="008539AC"/>
    <w:rsid w:val="0085550E"/>
    <w:rsid w:val="00855739"/>
    <w:rsid w:val="008559D0"/>
    <w:rsid w:val="00860890"/>
    <w:rsid w:val="00861DF9"/>
    <w:rsid w:val="0086416B"/>
    <w:rsid w:val="008645DA"/>
    <w:rsid w:val="00864EC1"/>
    <w:rsid w:val="00871893"/>
    <w:rsid w:val="00871F4E"/>
    <w:rsid w:val="008720AE"/>
    <w:rsid w:val="00873DA4"/>
    <w:rsid w:val="00875FCC"/>
    <w:rsid w:val="0088448C"/>
    <w:rsid w:val="00885D41"/>
    <w:rsid w:val="008866CC"/>
    <w:rsid w:val="00886EB4"/>
    <w:rsid w:val="00890EFE"/>
    <w:rsid w:val="00893D2F"/>
    <w:rsid w:val="00897D2A"/>
    <w:rsid w:val="008A0773"/>
    <w:rsid w:val="008A26A7"/>
    <w:rsid w:val="008A7F6C"/>
    <w:rsid w:val="008B0E7B"/>
    <w:rsid w:val="008B3D24"/>
    <w:rsid w:val="008B4CBF"/>
    <w:rsid w:val="008C239B"/>
    <w:rsid w:val="008D0DDE"/>
    <w:rsid w:val="008D28FB"/>
    <w:rsid w:val="008D4E5A"/>
    <w:rsid w:val="008D560C"/>
    <w:rsid w:val="008D70F3"/>
    <w:rsid w:val="008E47F4"/>
    <w:rsid w:val="008E4BD4"/>
    <w:rsid w:val="008E5CEC"/>
    <w:rsid w:val="008E601A"/>
    <w:rsid w:val="008E6B16"/>
    <w:rsid w:val="008E6F9C"/>
    <w:rsid w:val="008F1740"/>
    <w:rsid w:val="008F2027"/>
    <w:rsid w:val="008F2705"/>
    <w:rsid w:val="008F27B9"/>
    <w:rsid w:val="008F48B0"/>
    <w:rsid w:val="008F565E"/>
    <w:rsid w:val="008F660B"/>
    <w:rsid w:val="008F70FF"/>
    <w:rsid w:val="00900E63"/>
    <w:rsid w:val="0090138B"/>
    <w:rsid w:val="00905B9D"/>
    <w:rsid w:val="00915B87"/>
    <w:rsid w:val="009162B5"/>
    <w:rsid w:val="009226B9"/>
    <w:rsid w:val="00923B91"/>
    <w:rsid w:val="00925771"/>
    <w:rsid w:val="00927A89"/>
    <w:rsid w:val="00931C9B"/>
    <w:rsid w:val="00934045"/>
    <w:rsid w:val="00935E9D"/>
    <w:rsid w:val="00937E36"/>
    <w:rsid w:val="00937E43"/>
    <w:rsid w:val="00940871"/>
    <w:rsid w:val="00940EE1"/>
    <w:rsid w:val="009449F9"/>
    <w:rsid w:val="00953CAC"/>
    <w:rsid w:val="009559A4"/>
    <w:rsid w:val="00955B98"/>
    <w:rsid w:val="00960278"/>
    <w:rsid w:val="00962C51"/>
    <w:rsid w:val="00962FCD"/>
    <w:rsid w:val="009642C0"/>
    <w:rsid w:val="00966E88"/>
    <w:rsid w:val="00967DE8"/>
    <w:rsid w:val="00970589"/>
    <w:rsid w:val="00970A6E"/>
    <w:rsid w:val="00970D71"/>
    <w:rsid w:val="009729C3"/>
    <w:rsid w:val="00975888"/>
    <w:rsid w:val="009766D4"/>
    <w:rsid w:val="009807BF"/>
    <w:rsid w:val="00985DD5"/>
    <w:rsid w:val="009A06CD"/>
    <w:rsid w:val="009A0E04"/>
    <w:rsid w:val="009A5460"/>
    <w:rsid w:val="009A6AE8"/>
    <w:rsid w:val="009B3BFA"/>
    <w:rsid w:val="009B4A30"/>
    <w:rsid w:val="009B4A98"/>
    <w:rsid w:val="009B51CC"/>
    <w:rsid w:val="009B6E3C"/>
    <w:rsid w:val="009B74B4"/>
    <w:rsid w:val="009C272F"/>
    <w:rsid w:val="009C4C30"/>
    <w:rsid w:val="009C5214"/>
    <w:rsid w:val="009C5F0F"/>
    <w:rsid w:val="009C6AF8"/>
    <w:rsid w:val="009C724D"/>
    <w:rsid w:val="009C7711"/>
    <w:rsid w:val="009D0EE9"/>
    <w:rsid w:val="009D2600"/>
    <w:rsid w:val="009D4AEC"/>
    <w:rsid w:val="009D5640"/>
    <w:rsid w:val="009D6A9A"/>
    <w:rsid w:val="009E0C52"/>
    <w:rsid w:val="009E3A25"/>
    <w:rsid w:val="009E44C1"/>
    <w:rsid w:val="009E49DD"/>
    <w:rsid w:val="009E51FB"/>
    <w:rsid w:val="009E5EAF"/>
    <w:rsid w:val="009E67F1"/>
    <w:rsid w:val="009F0679"/>
    <w:rsid w:val="009F55EC"/>
    <w:rsid w:val="009F6C95"/>
    <w:rsid w:val="00A01D62"/>
    <w:rsid w:val="00A03203"/>
    <w:rsid w:val="00A04458"/>
    <w:rsid w:val="00A04899"/>
    <w:rsid w:val="00A068A0"/>
    <w:rsid w:val="00A06E54"/>
    <w:rsid w:val="00A06E78"/>
    <w:rsid w:val="00A11B2B"/>
    <w:rsid w:val="00A14A61"/>
    <w:rsid w:val="00A14CE1"/>
    <w:rsid w:val="00A14F95"/>
    <w:rsid w:val="00A151B3"/>
    <w:rsid w:val="00A16A48"/>
    <w:rsid w:val="00A16B03"/>
    <w:rsid w:val="00A20308"/>
    <w:rsid w:val="00A22962"/>
    <w:rsid w:val="00A27B3B"/>
    <w:rsid w:val="00A3031D"/>
    <w:rsid w:val="00A334B7"/>
    <w:rsid w:val="00A34506"/>
    <w:rsid w:val="00A34CA4"/>
    <w:rsid w:val="00A34ED6"/>
    <w:rsid w:val="00A50510"/>
    <w:rsid w:val="00A5283F"/>
    <w:rsid w:val="00A53E8B"/>
    <w:rsid w:val="00A54427"/>
    <w:rsid w:val="00A54F7F"/>
    <w:rsid w:val="00A55160"/>
    <w:rsid w:val="00A63CA1"/>
    <w:rsid w:val="00A654F0"/>
    <w:rsid w:val="00A66E40"/>
    <w:rsid w:val="00A7023C"/>
    <w:rsid w:val="00A73843"/>
    <w:rsid w:val="00A755B0"/>
    <w:rsid w:val="00A75F97"/>
    <w:rsid w:val="00A7603F"/>
    <w:rsid w:val="00A800EB"/>
    <w:rsid w:val="00A804AF"/>
    <w:rsid w:val="00A813E3"/>
    <w:rsid w:val="00A8231C"/>
    <w:rsid w:val="00A847E8"/>
    <w:rsid w:val="00A91B8D"/>
    <w:rsid w:val="00A920B0"/>
    <w:rsid w:val="00A96E97"/>
    <w:rsid w:val="00AA2691"/>
    <w:rsid w:val="00AA408A"/>
    <w:rsid w:val="00AA7534"/>
    <w:rsid w:val="00AB0443"/>
    <w:rsid w:val="00AB04C0"/>
    <w:rsid w:val="00AB0AD7"/>
    <w:rsid w:val="00AB100C"/>
    <w:rsid w:val="00AB2AAC"/>
    <w:rsid w:val="00AB4109"/>
    <w:rsid w:val="00AB515F"/>
    <w:rsid w:val="00AC20FB"/>
    <w:rsid w:val="00AC2987"/>
    <w:rsid w:val="00AC4E6D"/>
    <w:rsid w:val="00AC6406"/>
    <w:rsid w:val="00AD191B"/>
    <w:rsid w:val="00AD1979"/>
    <w:rsid w:val="00AD5995"/>
    <w:rsid w:val="00AD673C"/>
    <w:rsid w:val="00AD7E5B"/>
    <w:rsid w:val="00AE098B"/>
    <w:rsid w:val="00AE505A"/>
    <w:rsid w:val="00AE6023"/>
    <w:rsid w:val="00AF0A4D"/>
    <w:rsid w:val="00AF187D"/>
    <w:rsid w:val="00AF44BF"/>
    <w:rsid w:val="00AF45B4"/>
    <w:rsid w:val="00AF5203"/>
    <w:rsid w:val="00AF65A9"/>
    <w:rsid w:val="00AF7DD5"/>
    <w:rsid w:val="00B04B96"/>
    <w:rsid w:val="00B10517"/>
    <w:rsid w:val="00B21BC6"/>
    <w:rsid w:val="00B221BB"/>
    <w:rsid w:val="00B33023"/>
    <w:rsid w:val="00B358BB"/>
    <w:rsid w:val="00B3671B"/>
    <w:rsid w:val="00B377D5"/>
    <w:rsid w:val="00B50D85"/>
    <w:rsid w:val="00B51890"/>
    <w:rsid w:val="00B5204F"/>
    <w:rsid w:val="00B5505F"/>
    <w:rsid w:val="00B55819"/>
    <w:rsid w:val="00B57122"/>
    <w:rsid w:val="00B57D8E"/>
    <w:rsid w:val="00B60EE4"/>
    <w:rsid w:val="00B65BBB"/>
    <w:rsid w:val="00B70812"/>
    <w:rsid w:val="00B71F24"/>
    <w:rsid w:val="00B74239"/>
    <w:rsid w:val="00B75557"/>
    <w:rsid w:val="00B80860"/>
    <w:rsid w:val="00B82F3A"/>
    <w:rsid w:val="00B83E01"/>
    <w:rsid w:val="00B83E16"/>
    <w:rsid w:val="00B918B8"/>
    <w:rsid w:val="00B9624B"/>
    <w:rsid w:val="00BA0B66"/>
    <w:rsid w:val="00BA309F"/>
    <w:rsid w:val="00BA6007"/>
    <w:rsid w:val="00BB3069"/>
    <w:rsid w:val="00BB6B6D"/>
    <w:rsid w:val="00BC1987"/>
    <w:rsid w:val="00BC2BFC"/>
    <w:rsid w:val="00BC63BA"/>
    <w:rsid w:val="00BC74CB"/>
    <w:rsid w:val="00BD165D"/>
    <w:rsid w:val="00BD4182"/>
    <w:rsid w:val="00BD6ADD"/>
    <w:rsid w:val="00BE12E6"/>
    <w:rsid w:val="00BE2E1D"/>
    <w:rsid w:val="00BE3D2D"/>
    <w:rsid w:val="00BE759F"/>
    <w:rsid w:val="00BE7CD3"/>
    <w:rsid w:val="00BE7E05"/>
    <w:rsid w:val="00BF0766"/>
    <w:rsid w:val="00BF4D3E"/>
    <w:rsid w:val="00BF6E83"/>
    <w:rsid w:val="00C039BE"/>
    <w:rsid w:val="00C056CF"/>
    <w:rsid w:val="00C07FFD"/>
    <w:rsid w:val="00C1208C"/>
    <w:rsid w:val="00C130F8"/>
    <w:rsid w:val="00C160C5"/>
    <w:rsid w:val="00C173AA"/>
    <w:rsid w:val="00C17884"/>
    <w:rsid w:val="00C2114C"/>
    <w:rsid w:val="00C23964"/>
    <w:rsid w:val="00C257DD"/>
    <w:rsid w:val="00C337ED"/>
    <w:rsid w:val="00C3579D"/>
    <w:rsid w:val="00C363C1"/>
    <w:rsid w:val="00C4060B"/>
    <w:rsid w:val="00C4247E"/>
    <w:rsid w:val="00C43025"/>
    <w:rsid w:val="00C452D3"/>
    <w:rsid w:val="00C50131"/>
    <w:rsid w:val="00C60676"/>
    <w:rsid w:val="00C62A92"/>
    <w:rsid w:val="00C642FC"/>
    <w:rsid w:val="00C64E99"/>
    <w:rsid w:val="00C65976"/>
    <w:rsid w:val="00C66159"/>
    <w:rsid w:val="00C666BF"/>
    <w:rsid w:val="00C67F63"/>
    <w:rsid w:val="00C70356"/>
    <w:rsid w:val="00C70659"/>
    <w:rsid w:val="00C70806"/>
    <w:rsid w:val="00C73D74"/>
    <w:rsid w:val="00C76D53"/>
    <w:rsid w:val="00C7771B"/>
    <w:rsid w:val="00C86180"/>
    <w:rsid w:val="00C8655A"/>
    <w:rsid w:val="00C86DB0"/>
    <w:rsid w:val="00CA16E7"/>
    <w:rsid w:val="00CA20A9"/>
    <w:rsid w:val="00CA78A5"/>
    <w:rsid w:val="00CA7B02"/>
    <w:rsid w:val="00CB1E39"/>
    <w:rsid w:val="00CB7B6E"/>
    <w:rsid w:val="00CC1FB9"/>
    <w:rsid w:val="00CC58B7"/>
    <w:rsid w:val="00CC6ECF"/>
    <w:rsid w:val="00CD49C7"/>
    <w:rsid w:val="00CD6905"/>
    <w:rsid w:val="00CD6BF4"/>
    <w:rsid w:val="00CE2368"/>
    <w:rsid w:val="00CE5670"/>
    <w:rsid w:val="00CE6479"/>
    <w:rsid w:val="00CE6D40"/>
    <w:rsid w:val="00CE79FD"/>
    <w:rsid w:val="00CF1F7B"/>
    <w:rsid w:val="00CF2E54"/>
    <w:rsid w:val="00CF6ABB"/>
    <w:rsid w:val="00D00990"/>
    <w:rsid w:val="00D0169F"/>
    <w:rsid w:val="00D019EC"/>
    <w:rsid w:val="00D020A4"/>
    <w:rsid w:val="00D06EAA"/>
    <w:rsid w:val="00D07E85"/>
    <w:rsid w:val="00D10F37"/>
    <w:rsid w:val="00D111B9"/>
    <w:rsid w:val="00D12033"/>
    <w:rsid w:val="00D21134"/>
    <w:rsid w:val="00D214FE"/>
    <w:rsid w:val="00D22634"/>
    <w:rsid w:val="00D22790"/>
    <w:rsid w:val="00D2757F"/>
    <w:rsid w:val="00D2792C"/>
    <w:rsid w:val="00D30F24"/>
    <w:rsid w:val="00D331BC"/>
    <w:rsid w:val="00D36D1F"/>
    <w:rsid w:val="00D376E6"/>
    <w:rsid w:val="00D406A6"/>
    <w:rsid w:val="00D43C42"/>
    <w:rsid w:val="00D458DD"/>
    <w:rsid w:val="00D45CBD"/>
    <w:rsid w:val="00D46CD8"/>
    <w:rsid w:val="00D47B57"/>
    <w:rsid w:val="00D51FD5"/>
    <w:rsid w:val="00D53379"/>
    <w:rsid w:val="00D5683A"/>
    <w:rsid w:val="00D630E0"/>
    <w:rsid w:val="00D749F5"/>
    <w:rsid w:val="00D7639C"/>
    <w:rsid w:val="00D777D2"/>
    <w:rsid w:val="00D77954"/>
    <w:rsid w:val="00D7797D"/>
    <w:rsid w:val="00D817A2"/>
    <w:rsid w:val="00D84A56"/>
    <w:rsid w:val="00D85D9A"/>
    <w:rsid w:val="00D9169D"/>
    <w:rsid w:val="00D91D5D"/>
    <w:rsid w:val="00D93F78"/>
    <w:rsid w:val="00D94128"/>
    <w:rsid w:val="00D962DE"/>
    <w:rsid w:val="00DA214F"/>
    <w:rsid w:val="00DA21C4"/>
    <w:rsid w:val="00DA2684"/>
    <w:rsid w:val="00DA2964"/>
    <w:rsid w:val="00DA2DE0"/>
    <w:rsid w:val="00DA2E64"/>
    <w:rsid w:val="00DA40FC"/>
    <w:rsid w:val="00DA5BDA"/>
    <w:rsid w:val="00DA69A8"/>
    <w:rsid w:val="00DB0750"/>
    <w:rsid w:val="00DB0B9C"/>
    <w:rsid w:val="00DB3AFD"/>
    <w:rsid w:val="00DB7C7D"/>
    <w:rsid w:val="00DC1117"/>
    <w:rsid w:val="00DC2C73"/>
    <w:rsid w:val="00DC47B7"/>
    <w:rsid w:val="00DC721A"/>
    <w:rsid w:val="00DD2C0D"/>
    <w:rsid w:val="00DD702C"/>
    <w:rsid w:val="00DD729B"/>
    <w:rsid w:val="00DD7F19"/>
    <w:rsid w:val="00DE6270"/>
    <w:rsid w:val="00DF19EC"/>
    <w:rsid w:val="00DF4DF6"/>
    <w:rsid w:val="00DF6C54"/>
    <w:rsid w:val="00E00E43"/>
    <w:rsid w:val="00E0218C"/>
    <w:rsid w:val="00E03B48"/>
    <w:rsid w:val="00E0448C"/>
    <w:rsid w:val="00E07353"/>
    <w:rsid w:val="00E105CB"/>
    <w:rsid w:val="00E107D9"/>
    <w:rsid w:val="00E118AA"/>
    <w:rsid w:val="00E14C5B"/>
    <w:rsid w:val="00E25D64"/>
    <w:rsid w:val="00E4764D"/>
    <w:rsid w:val="00E5410A"/>
    <w:rsid w:val="00E56C96"/>
    <w:rsid w:val="00E57BC8"/>
    <w:rsid w:val="00E6103B"/>
    <w:rsid w:val="00E628B6"/>
    <w:rsid w:val="00E629B4"/>
    <w:rsid w:val="00E63FCD"/>
    <w:rsid w:val="00E663B1"/>
    <w:rsid w:val="00E679FD"/>
    <w:rsid w:val="00E67C5D"/>
    <w:rsid w:val="00E7200E"/>
    <w:rsid w:val="00E76B9A"/>
    <w:rsid w:val="00E77E84"/>
    <w:rsid w:val="00E801E1"/>
    <w:rsid w:val="00E8068A"/>
    <w:rsid w:val="00E82492"/>
    <w:rsid w:val="00E82EAC"/>
    <w:rsid w:val="00E85562"/>
    <w:rsid w:val="00E8713A"/>
    <w:rsid w:val="00E87C04"/>
    <w:rsid w:val="00E944B5"/>
    <w:rsid w:val="00E9557A"/>
    <w:rsid w:val="00E96E96"/>
    <w:rsid w:val="00E979FE"/>
    <w:rsid w:val="00E97B46"/>
    <w:rsid w:val="00EA4BA2"/>
    <w:rsid w:val="00EA6781"/>
    <w:rsid w:val="00EB1654"/>
    <w:rsid w:val="00EB3D7F"/>
    <w:rsid w:val="00EB6A67"/>
    <w:rsid w:val="00EB71B8"/>
    <w:rsid w:val="00EB7BFD"/>
    <w:rsid w:val="00EC0410"/>
    <w:rsid w:val="00EC0749"/>
    <w:rsid w:val="00EC07DD"/>
    <w:rsid w:val="00EC18C5"/>
    <w:rsid w:val="00EC2878"/>
    <w:rsid w:val="00EC4138"/>
    <w:rsid w:val="00EC54B0"/>
    <w:rsid w:val="00ED5D2C"/>
    <w:rsid w:val="00ED5F3C"/>
    <w:rsid w:val="00EE1006"/>
    <w:rsid w:val="00EE189F"/>
    <w:rsid w:val="00EE415D"/>
    <w:rsid w:val="00EE44F5"/>
    <w:rsid w:val="00EE463C"/>
    <w:rsid w:val="00EE4F97"/>
    <w:rsid w:val="00EE5801"/>
    <w:rsid w:val="00EE5966"/>
    <w:rsid w:val="00EE7154"/>
    <w:rsid w:val="00EF3A86"/>
    <w:rsid w:val="00F01AC9"/>
    <w:rsid w:val="00F04A4F"/>
    <w:rsid w:val="00F05C37"/>
    <w:rsid w:val="00F10DEC"/>
    <w:rsid w:val="00F11006"/>
    <w:rsid w:val="00F164B4"/>
    <w:rsid w:val="00F22078"/>
    <w:rsid w:val="00F27276"/>
    <w:rsid w:val="00F27F3B"/>
    <w:rsid w:val="00F32B13"/>
    <w:rsid w:val="00F33060"/>
    <w:rsid w:val="00F3534B"/>
    <w:rsid w:val="00F36980"/>
    <w:rsid w:val="00F40828"/>
    <w:rsid w:val="00F4151A"/>
    <w:rsid w:val="00F42AD1"/>
    <w:rsid w:val="00F467EA"/>
    <w:rsid w:val="00F474A3"/>
    <w:rsid w:val="00F47DA5"/>
    <w:rsid w:val="00F47F2A"/>
    <w:rsid w:val="00F54D74"/>
    <w:rsid w:val="00F57E0B"/>
    <w:rsid w:val="00F6029D"/>
    <w:rsid w:val="00F6118F"/>
    <w:rsid w:val="00F6231D"/>
    <w:rsid w:val="00F6315E"/>
    <w:rsid w:val="00F656BD"/>
    <w:rsid w:val="00F65999"/>
    <w:rsid w:val="00F66CE4"/>
    <w:rsid w:val="00F707DB"/>
    <w:rsid w:val="00F725D1"/>
    <w:rsid w:val="00F7395D"/>
    <w:rsid w:val="00F73FE0"/>
    <w:rsid w:val="00F7486B"/>
    <w:rsid w:val="00F82DE4"/>
    <w:rsid w:val="00F83D0F"/>
    <w:rsid w:val="00F8512F"/>
    <w:rsid w:val="00F86794"/>
    <w:rsid w:val="00F91D89"/>
    <w:rsid w:val="00F9315C"/>
    <w:rsid w:val="00F93616"/>
    <w:rsid w:val="00F93A98"/>
    <w:rsid w:val="00F95488"/>
    <w:rsid w:val="00F957C0"/>
    <w:rsid w:val="00F970D2"/>
    <w:rsid w:val="00FA1B4D"/>
    <w:rsid w:val="00FA47EE"/>
    <w:rsid w:val="00FB1F87"/>
    <w:rsid w:val="00FB3B01"/>
    <w:rsid w:val="00FB48F8"/>
    <w:rsid w:val="00FB4AF5"/>
    <w:rsid w:val="00FB4C6D"/>
    <w:rsid w:val="00FB6BD2"/>
    <w:rsid w:val="00FB6FCB"/>
    <w:rsid w:val="00FC05CD"/>
    <w:rsid w:val="00FC5FDE"/>
    <w:rsid w:val="00FC6082"/>
    <w:rsid w:val="00FC7012"/>
    <w:rsid w:val="00FD0BE3"/>
    <w:rsid w:val="00FD29B9"/>
    <w:rsid w:val="00FD5AED"/>
    <w:rsid w:val="00FD7D4C"/>
    <w:rsid w:val="00FE2DCB"/>
    <w:rsid w:val="00FE4643"/>
    <w:rsid w:val="00FE5D72"/>
    <w:rsid w:val="00FE6DA7"/>
    <w:rsid w:val="00FE6E70"/>
    <w:rsid w:val="00FE739D"/>
    <w:rsid w:val="00FF1D21"/>
    <w:rsid w:val="00FF639B"/>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imes New Roman" w:hAnsiTheme="minorHAnsi" w:cstheme="minorHAns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3"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441F3"/>
    <w:pPr>
      <w:spacing w:after="0" w:line="240" w:lineRule="auto"/>
    </w:pPr>
    <w:rPr>
      <w:rFonts w:ascii="Times New Roman" w:hAnsi="Times New Roman" w:cs="Times New Roman"/>
      <w:sz w:val="24"/>
      <w:szCs w:val="24"/>
      <w:lang w:val="en-US" w:eastAsia="en-US"/>
    </w:rPr>
  </w:style>
  <w:style w:type="paragraph" w:styleId="Heading1">
    <w:name w:val="heading 1"/>
    <w:basedOn w:val="Normal"/>
    <w:link w:val="Heading1Char"/>
    <w:uiPriority w:val="9"/>
    <w:qFormat/>
    <w:rsid w:val="00D7639C"/>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D7639C"/>
    <w:rPr>
      <w:rFonts w:ascii="Times New Roman" w:hAnsi="Times New Roman" w:cs="Times New Roman"/>
      <w:b/>
      <w:bCs/>
      <w:kern w:val="36"/>
      <w:sz w:val="48"/>
      <w:szCs w:val="48"/>
    </w:rPr>
  </w:style>
  <w:style w:type="paragraph" w:styleId="ListParagraph">
    <w:name w:val="List Paragraph"/>
    <w:aliases w:val="Body of text,Colorful List - Accent 11,List Paragraph1,Body of text+1,Body of text+2,Body of text+3,List Paragraph11"/>
    <w:basedOn w:val="Normal"/>
    <w:link w:val="ListParagraphChar"/>
    <w:uiPriority w:val="34"/>
    <w:qFormat/>
    <w:rsid w:val="0005662A"/>
    <w:pPr>
      <w:spacing w:after="200" w:line="276" w:lineRule="auto"/>
      <w:ind w:left="720"/>
      <w:contextualSpacing/>
    </w:pPr>
    <w:rPr>
      <w:rFonts w:asciiTheme="minorHAnsi" w:hAnsiTheme="minorHAnsi" w:cs="Arial"/>
      <w:sz w:val="22"/>
      <w:szCs w:val="22"/>
    </w:rPr>
  </w:style>
  <w:style w:type="paragraph" w:styleId="BalloonText">
    <w:name w:val="Balloon Text"/>
    <w:basedOn w:val="Normal"/>
    <w:link w:val="BalloonTextChar"/>
    <w:uiPriority w:val="99"/>
    <w:semiHidden/>
    <w:unhideWhenUsed/>
    <w:rsid w:val="00FB1F87"/>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FB1F87"/>
    <w:rPr>
      <w:rFonts w:ascii="Tahoma" w:hAnsi="Tahoma" w:cs="Tahoma"/>
      <w:sz w:val="16"/>
      <w:szCs w:val="16"/>
    </w:rPr>
  </w:style>
  <w:style w:type="character" w:styleId="Hyperlink">
    <w:name w:val="Hyperlink"/>
    <w:basedOn w:val="DefaultParagraphFont"/>
    <w:uiPriority w:val="99"/>
    <w:unhideWhenUsed/>
    <w:rsid w:val="00F27F3B"/>
    <w:rPr>
      <w:rFonts w:cs="Times New Roman"/>
      <w:color w:val="0000FF" w:themeColor="hyperlink"/>
      <w:u w:val="single"/>
    </w:rPr>
  </w:style>
  <w:style w:type="paragraph" w:styleId="Header">
    <w:name w:val="header"/>
    <w:basedOn w:val="Normal"/>
    <w:link w:val="HeaderChar"/>
    <w:uiPriority w:val="99"/>
    <w:unhideWhenUsed/>
    <w:rsid w:val="00465FE1"/>
    <w:pPr>
      <w:tabs>
        <w:tab w:val="center" w:pos="4680"/>
        <w:tab w:val="right" w:pos="9360"/>
      </w:tabs>
    </w:pPr>
  </w:style>
  <w:style w:type="character" w:customStyle="1" w:styleId="HeaderChar">
    <w:name w:val="Header Char"/>
    <w:basedOn w:val="DefaultParagraphFont"/>
    <w:link w:val="Header"/>
    <w:uiPriority w:val="99"/>
    <w:locked/>
    <w:rsid w:val="00465FE1"/>
    <w:rPr>
      <w:rFonts w:ascii="Times New Roman" w:hAnsi="Times New Roman" w:cs="Times New Roman"/>
      <w:sz w:val="24"/>
      <w:szCs w:val="24"/>
    </w:rPr>
  </w:style>
  <w:style w:type="paragraph" w:styleId="Footer">
    <w:name w:val="footer"/>
    <w:basedOn w:val="Normal"/>
    <w:link w:val="FooterChar"/>
    <w:uiPriority w:val="99"/>
    <w:unhideWhenUsed/>
    <w:rsid w:val="00465FE1"/>
    <w:pPr>
      <w:tabs>
        <w:tab w:val="center" w:pos="4680"/>
        <w:tab w:val="right" w:pos="9360"/>
      </w:tabs>
    </w:pPr>
  </w:style>
  <w:style w:type="character" w:customStyle="1" w:styleId="FooterChar">
    <w:name w:val="Footer Char"/>
    <w:basedOn w:val="DefaultParagraphFont"/>
    <w:link w:val="Footer"/>
    <w:uiPriority w:val="99"/>
    <w:locked/>
    <w:rsid w:val="00465FE1"/>
    <w:rPr>
      <w:rFonts w:ascii="Times New Roman" w:hAnsi="Times New Roman" w:cs="Times New Roman"/>
      <w:sz w:val="24"/>
      <w:szCs w:val="24"/>
    </w:rPr>
  </w:style>
  <w:style w:type="character" w:customStyle="1" w:styleId="ListParagraphChar">
    <w:name w:val="List Paragraph Char"/>
    <w:aliases w:val="Body of text Char,Colorful List - Accent 11 Char,List Paragraph1 Char,Body of text+1 Char,Body of text+2 Char,Body of text+3 Char,List Paragraph11 Char"/>
    <w:basedOn w:val="DefaultParagraphFont"/>
    <w:link w:val="ListParagraph"/>
    <w:uiPriority w:val="34"/>
    <w:locked/>
    <w:rsid w:val="006E6ADA"/>
    <w:rPr>
      <w:rFonts w:cs="Times New Roman"/>
    </w:rPr>
  </w:style>
  <w:style w:type="table" w:styleId="TableGrid">
    <w:name w:val="Table Grid"/>
    <w:basedOn w:val="TableNormal"/>
    <w:uiPriority w:val="59"/>
    <w:rsid w:val="006E6ADA"/>
    <w:pPr>
      <w:spacing w:after="0" w:line="240" w:lineRule="auto"/>
    </w:pPr>
    <w:rPr>
      <w:rFonts w:cs="Arial"/>
      <w:lang w:val="en-GB"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Default">
    <w:name w:val="Default"/>
    <w:rsid w:val="000C42FC"/>
    <w:pPr>
      <w:autoSpaceDE w:val="0"/>
      <w:autoSpaceDN w:val="0"/>
      <w:adjustRightInd w:val="0"/>
      <w:spacing w:after="0" w:line="240" w:lineRule="auto"/>
    </w:pPr>
    <w:rPr>
      <w:rFonts w:ascii="Lucida Sans Unicode" w:hAnsi="Lucida Sans Unicode" w:cs="Lucida Sans Unicode"/>
      <w:color w:val="000000"/>
      <w:sz w:val="24"/>
      <w:szCs w:val="24"/>
      <w:lang w:val="en-US" w:eastAsia="en-US"/>
    </w:rPr>
  </w:style>
  <w:style w:type="character" w:customStyle="1" w:styleId="a-size-extra-large">
    <w:name w:val="a-size-extra-large"/>
    <w:basedOn w:val="DefaultParagraphFont"/>
    <w:rsid w:val="00D7639C"/>
    <w:rPr>
      <w:rFonts w:cs="Times New Roman"/>
    </w:rPr>
  </w:style>
  <w:style w:type="paragraph" w:styleId="EndnoteText">
    <w:name w:val="endnote text"/>
    <w:basedOn w:val="Normal"/>
    <w:link w:val="EndnoteTextChar"/>
    <w:uiPriority w:val="99"/>
    <w:semiHidden/>
    <w:unhideWhenUsed/>
    <w:rsid w:val="0022212E"/>
    <w:rPr>
      <w:sz w:val="20"/>
      <w:szCs w:val="20"/>
    </w:rPr>
  </w:style>
  <w:style w:type="character" w:customStyle="1" w:styleId="EndnoteTextChar">
    <w:name w:val="Endnote Text Char"/>
    <w:basedOn w:val="DefaultParagraphFont"/>
    <w:link w:val="EndnoteText"/>
    <w:uiPriority w:val="99"/>
    <w:semiHidden/>
    <w:locked/>
    <w:rsid w:val="0022212E"/>
    <w:rPr>
      <w:rFonts w:ascii="Times New Roman" w:hAnsi="Times New Roman" w:cs="Times New Roman"/>
      <w:sz w:val="20"/>
      <w:szCs w:val="20"/>
      <w:lang w:val="en-US" w:eastAsia="en-US"/>
    </w:rPr>
  </w:style>
  <w:style w:type="character" w:styleId="EndnoteReference">
    <w:name w:val="endnote reference"/>
    <w:basedOn w:val="DefaultParagraphFont"/>
    <w:uiPriority w:val="99"/>
    <w:semiHidden/>
    <w:unhideWhenUsed/>
    <w:rsid w:val="0022212E"/>
    <w:rPr>
      <w:rFonts w:cs="Times New Roman"/>
      <w:vertAlign w:val="superscript"/>
    </w:rPr>
  </w:style>
  <w:style w:type="paragraph" w:customStyle="1" w:styleId="2AUTHOR">
    <w:name w:val="2. AUTHOR"/>
    <w:basedOn w:val="Normal"/>
    <w:qFormat/>
    <w:rsid w:val="00DA214F"/>
    <w:pPr>
      <w:jc w:val="center"/>
    </w:pPr>
    <w:rPr>
      <w:spacing w:val="-2"/>
    </w:rPr>
  </w:style>
  <w:style w:type="paragraph" w:styleId="Bibliography">
    <w:name w:val="Bibliography"/>
    <w:basedOn w:val="Normal"/>
    <w:next w:val="Normal"/>
    <w:uiPriority w:val="37"/>
    <w:semiHidden/>
    <w:unhideWhenUsed/>
    <w:rsid w:val="00A91B8D"/>
  </w:style>
  <w:style w:type="character" w:styleId="CommentReference">
    <w:name w:val="annotation reference"/>
    <w:basedOn w:val="DefaultParagraphFont"/>
    <w:uiPriority w:val="99"/>
    <w:semiHidden/>
    <w:unhideWhenUsed/>
    <w:rsid w:val="00346597"/>
    <w:rPr>
      <w:rFonts w:cs="Times New Roman"/>
      <w:sz w:val="16"/>
      <w:szCs w:val="16"/>
    </w:rPr>
  </w:style>
  <w:style w:type="paragraph" w:styleId="CommentText">
    <w:name w:val="annotation text"/>
    <w:basedOn w:val="Normal"/>
    <w:link w:val="CommentTextChar"/>
    <w:uiPriority w:val="99"/>
    <w:semiHidden/>
    <w:unhideWhenUsed/>
    <w:rsid w:val="00346597"/>
    <w:rPr>
      <w:sz w:val="20"/>
      <w:szCs w:val="20"/>
    </w:rPr>
  </w:style>
  <w:style w:type="character" w:customStyle="1" w:styleId="CommentTextChar">
    <w:name w:val="Comment Text Char"/>
    <w:basedOn w:val="DefaultParagraphFont"/>
    <w:link w:val="CommentText"/>
    <w:uiPriority w:val="99"/>
    <w:semiHidden/>
    <w:locked/>
    <w:rsid w:val="00346597"/>
    <w:rPr>
      <w:rFonts w:ascii="Times New Roman" w:hAnsi="Times New Roman" w:cs="Times New Roman"/>
      <w:sz w:val="20"/>
      <w:szCs w:val="20"/>
      <w:lang w:val="en-US" w:eastAsia="en-US"/>
    </w:rPr>
  </w:style>
  <w:style w:type="paragraph" w:styleId="CommentSubject">
    <w:name w:val="annotation subject"/>
    <w:basedOn w:val="CommentText"/>
    <w:next w:val="CommentText"/>
    <w:link w:val="CommentSubjectChar"/>
    <w:uiPriority w:val="99"/>
    <w:semiHidden/>
    <w:unhideWhenUsed/>
    <w:rsid w:val="00346597"/>
    <w:rPr>
      <w:b/>
      <w:bCs/>
    </w:rPr>
  </w:style>
  <w:style w:type="character" w:customStyle="1" w:styleId="CommentSubjectChar">
    <w:name w:val="Comment Subject Char"/>
    <w:basedOn w:val="CommentTextChar"/>
    <w:link w:val="CommentSubject"/>
    <w:uiPriority w:val="99"/>
    <w:semiHidden/>
    <w:locked/>
    <w:rsid w:val="00346597"/>
    <w:rPr>
      <w:rFonts w:ascii="Times New Roman" w:hAnsi="Times New Roman" w:cs="Times New Roman"/>
      <w:b/>
      <w:bCs/>
      <w:sz w:val="20"/>
      <w:szCs w:val="20"/>
      <w:lang w:val="en-US" w:eastAsia="en-US"/>
    </w:rPr>
  </w:style>
  <w:style w:type="paragraph" w:customStyle="1" w:styleId="AUTHORSNAMEMaJER">
    <w:name w:val="AUTHORS NAME MaJER"/>
    <w:basedOn w:val="Normal"/>
    <w:qFormat/>
    <w:rsid w:val="000D5312"/>
    <w:pPr>
      <w:jc w:val="center"/>
    </w:pPr>
    <w:rPr>
      <w:caps/>
      <w:lang w:val="en-GB"/>
    </w:rPr>
  </w:style>
  <w:style w:type="paragraph" w:customStyle="1" w:styleId="BodytextMaJER">
    <w:name w:val="Body text MaJER"/>
    <w:basedOn w:val="Normal"/>
    <w:qFormat/>
    <w:rsid w:val="0046227F"/>
    <w:pPr>
      <w:jc w:val="both"/>
    </w:pPr>
    <w:rPr>
      <w:lang w:val="en-GB"/>
    </w:rPr>
  </w:style>
  <w:style w:type="character" w:styleId="Emphasis">
    <w:name w:val="Emphasis"/>
    <w:aliases w:val="Section Headings"/>
    <w:basedOn w:val="DefaultParagraphFont"/>
    <w:uiPriority w:val="20"/>
    <w:qFormat/>
    <w:rsid w:val="0046227F"/>
    <w:rPr>
      <w:rFonts w:ascii="Times New Roman" w:hAnsi="Times New Roman" w:cs="Times New Roman"/>
      <w:b/>
      <w:sz w:val="24"/>
    </w:rPr>
  </w:style>
  <w:style w:type="paragraph" w:customStyle="1" w:styleId="SectionHeadingMaJER">
    <w:name w:val="Section Heading MaJER"/>
    <w:basedOn w:val="Normal"/>
    <w:autoRedefine/>
    <w:qFormat/>
    <w:rsid w:val="0046227F"/>
    <w:pPr>
      <w:spacing w:before="120" w:line="360" w:lineRule="auto"/>
      <w:jc w:val="both"/>
    </w:pPr>
    <w:rPr>
      <w:b/>
      <w:lang w:val="en-GB" w:eastAsia="es-ES"/>
    </w:rPr>
  </w:style>
  <w:style w:type="paragraph" w:styleId="BodyText3">
    <w:name w:val="Body Text 3"/>
    <w:basedOn w:val="Normal"/>
    <w:link w:val="BodyText3Char"/>
    <w:uiPriority w:val="99"/>
    <w:unhideWhenUsed/>
    <w:rsid w:val="00A96E97"/>
    <w:pPr>
      <w:spacing w:line="480" w:lineRule="auto"/>
      <w:jc w:val="both"/>
    </w:pPr>
    <w:rPr>
      <w:szCs w:val="20"/>
      <w:lang w:val="en-GB" w:eastAsia="es-ES"/>
    </w:rPr>
  </w:style>
  <w:style w:type="character" w:customStyle="1" w:styleId="BodyText3Char">
    <w:name w:val="Body Text 3 Char"/>
    <w:basedOn w:val="DefaultParagraphFont"/>
    <w:link w:val="BodyText3"/>
    <w:uiPriority w:val="99"/>
    <w:locked/>
    <w:rsid w:val="00A96E97"/>
    <w:rPr>
      <w:rFonts w:ascii="Times New Roman" w:hAnsi="Times New Roman" w:cs="Times New Roman"/>
      <w:sz w:val="20"/>
      <w:szCs w:val="20"/>
      <w:lang w:val="en-GB" w:eastAsia="es-ES"/>
    </w:rPr>
  </w:style>
  <w:style w:type="paragraph" w:customStyle="1" w:styleId="TableandFiguresHeadingMaJER">
    <w:name w:val="Table and Figures Heading MaJER"/>
    <w:basedOn w:val="BodyText3"/>
    <w:qFormat/>
    <w:rsid w:val="00A96E97"/>
    <w:pPr>
      <w:spacing w:before="120" w:line="240" w:lineRule="auto"/>
    </w:pPr>
    <w:rPr>
      <w:sz w:val="20"/>
    </w:rPr>
  </w:style>
  <w:style w:type="paragraph" w:customStyle="1" w:styleId="SubsectionheadingsMaJER">
    <w:name w:val="Subsection headings MaJER"/>
    <w:basedOn w:val="BodyText"/>
    <w:qFormat/>
    <w:rsid w:val="00A96E97"/>
    <w:pPr>
      <w:spacing w:before="120"/>
      <w:jc w:val="both"/>
    </w:pPr>
    <w:rPr>
      <w:lang w:val="en-GB" w:eastAsia="es-ES"/>
    </w:rPr>
  </w:style>
  <w:style w:type="paragraph" w:customStyle="1" w:styleId="APPENDIXMaJER">
    <w:name w:val="APPENDIX MaJER"/>
    <w:basedOn w:val="Normal"/>
    <w:next w:val="SectionHeadingMaJER"/>
    <w:qFormat/>
    <w:rsid w:val="00A96E97"/>
    <w:pPr>
      <w:jc w:val="both"/>
    </w:pPr>
    <w:rPr>
      <w:b/>
      <w:lang w:val="en-GB" w:eastAsia="es-ES"/>
    </w:rPr>
  </w:style>
  <w:style w:type="paragraph" w:styleId="BodyText">
    <w:name w:val="Body Text"/>
    <w:basedOn w:val="Normal"/>
    <w:link w:val="BodyTextChar"/>
    <w:uiPriority w:val="99"/>
    <w:semiHidden/>
    <w:unhideWhenUsed/>
    <w:rsid w:val="00A96E97"/>
    <w:pPr>
      <w:spacing w:after="120"/>
    </w:pPr>
  </w:style>
  <w:style w:type="character" w:customStyle="1" w:styleId="BodyTextChar">
    <w:name w:val="Body Text Char"/>
    <w:basedOn w:val="DefaultParagraphFont"/>
    <w:link w:val="BodyText"/>
    <w:uiPriority w:val="99"/>
    <w:semiHidden/>
    <w:locked/>
    <w:rsid w:val="00A96E97"/>
    <w:rPr>
      <w:rFonts w:ascii="Times New Roman" w:hAnsi="Times New Roman" w:cs="Times New Roman"/>
      <w:sz w:val="24"/>
      <w:szCs w:val="24"/>
      <w:lang w:val="en-US" w:eastAsia="en-US"/>
    </w:rPr>
  </w:style>
  <w:style w:type="character" w:styleId="Strong">
    <w:name w:val="Strong"/>
    <w:basedOn w:val="DefaultParagraphFont"/>
    <w:uiPriority w:val="22"/>
    <w:qFormat/>
    <w:rsid w:val="004A11A5"/>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imes New Roman" w:hAnsiTheme="minorHAnsi" w:cstheme="minorHAns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3"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441F3"/>
    <w:pPr>
      <w:spacing w:after="0" w:line="240" w:lineRule="auto"/>
    </w:pPr>
    <w:rPr>
      <w:rFonts w:ascii="Times New Roman" w:hAnsi="Times New Roman" w:cs="Times New Roman"/>
      <w:sz w:val="24"/>
      <w:szCs w:val="24"/>
      <w:lang w:val="en-US" w:eastAsia="en-US"/>
    </w:rPr>
  </w:style>
  <w:style w:type="paragraph" w:styleId="Heading1">
    <w:name w:val="heading 1"/>
    <w:basedOn w:val="Normal"/>
    <w:link w:val="Heading1Char"/>
    <w:uiPriority w:val="9"/>
    <w:qFormat/>
    <w:rsid w:val="00D7639C"/>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D7639C"/>
    <w:rPr>
      <w:rFonts w:ascii="Times New Roman" w:hAnsi="Times New Roman" w:cs="Times New Roman"/>
      <w:b/>
      <w:bCs/>
      <w:kern w:val="36"/>
      <w:sz w:val="48"/>
      <w:szCs w:val="48"/>
    </w:rPr>
  </w:style>
  <w:style w:type="paragraph" w:styleId="ListParagraph">
    <w:name w:val="List Paragraph"/>
    <w:aliases w:val="Body of text,Colorful List - Accent 11,List Paragraph1,Body of text+1,Body of text+2,Body of text+3,List Paragraph11"/>
    <w:basedOn w:val="Normal"/>
    <w:link w:val="ListParagraphChar"/>
    <w:uiPriority w:val="34"/>
    <w:qFormat/>
    <w:rsid w:val="0005662A"/>
    <w:pPr>
      <w:spacing w:after="200" w:line="276" w:lineRule="auto"/>
      <w:ind w:left="720"/>
      <w:contextualSpacing/>
    </w:pPr>
    <w:rPr>
      <w:rFonts w:asciiTheme="minorHAnsi" w:hAnsiTheme="minorHAnsi" w:cs="Arial"/>
      <w:sz w:val="22"/>
      <w:szCs w:val="22"/>
    </w:rPr>
  </w:style>
  <w:style w:type="paragraph" w:styleId="BalloonText">
    <w:name w:val="Balloon Text"/>
    <w:basedOn w:val="Normal"/>
    <w:link w:val="BalloonTextChar"/>
    <w:uiPriority w:val="99"/>
    <w:semiHidden/>
    <w:unhideWhenUsed/>
    <w:rsid w:val="00FB1F87"/>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FB1F87"/>
    <w:rPr>
      <w:rFonts w:ascii="Tahoma" w:hAnsi="Tahoma" w:cs="Tahoma"/>
      <w:sz w:val="16"/>
      <w:szCs w:val="16"/>
    </w:rPr>
  </w:style>
  <w:style w:type="character" w:styleId="Hyperlink">
    <w:name w:val="Hyperlink"/>
    <w:basedOn w:val="DefaultParagraphFont"/>
    <w:uiPriority w:val="99"/>
    <w:unhideWhenUsed/>
    <w:rsid w:val="00F27F3B"/>
    <w:rPr>
      <w:rFonts w:cs="Times New Roman"/>
      <w:color w:val="0000FF" w:themeColor="hyperlink"/>
      <w:u w:val="single"/>
    </w:rPr>
  </w:style>
  <w:style w:type="paragraph" w:styleId="Header">
    <w:name w:val="header"/>
    <w:basedOn w:val="Normal"/>
    <w:link w:val="HeaderChar"/>
    <w:uiPriority w:val="99"/>
    <w:unhideWhenUsed/>
    <w:rsid w:val="00465FE1"/>
    <w:pPr>
      <w:tabs>
        <w:tab w:val="center" w:pos="4680"/>
        <w:tab w:val="right" w:pos="9360"/>
      </w:tabs>
    </w:pPr>
  </w:style>
  <w:style w:type="character" w:customStyle="1" w:styleId="HeaderChar">
    <w:name w:val="Header Char"/>
    <w:basedOn w:val="DefaultParagraphFont"/>
    <w:link w:val="Header"/>
    <w:uiPriority w:val="99"/>
    <w:locked/>
    <w:rsid w:val="00465FE1"/>
    <w:rPr>
      <w:rFonts w:ascii="Times New Roman" w:hAnsi="Times New Roman" w:cs="Times New Roman"/>
      <w:sz w:val="24"/>
      <w:szCs w:val="24"/>
    </w:rPr>
  </w:style>
  <w:style w:type="paragraph" w:styleId="Footer">
    <w:name w:val="footer"/>
    <w:basedOn w:val="Normal"/>
    <w:link w:val="FooterChar"/>
    <w:uiPriority w:val="99"/>
    <w:unhideWhenUsed/>
    <w:rsid w:val="00465FE1"/>
    <w:pPr>
      <w:tabs>
        <w:tab w:val="center" w:pos="4680"/>
        <w:tab w:val="right" w:pos="9360"/>
      </w:tabs>
    </w:pPr>
  </w:style>
  <w:style w:type="character" w:customStyle="1" w:styleId="FooterChar">
    <w:name w:val="Footer Char"/>
    <w:basedOn w:val="DefaultParagraphFont"/>
    <w:link w:val="Footer"/>
    <w:uiPriority w:val="99"/>
    <w:locked/>
    <w:rsid w:val="00465FE1"/>
    <w:rPr>
      <w:rFonts w:ascii="Times New Roman" w:hAnsi="Times New Roman" w:cs="Times New Roman"/>
      <w:sz w:val="24"/>
      <w:szCs w:val="24"/>
    </w:rPr>
  </w:style>
  <w:style w:type="character" w:customStyle="1" w:styleId="ListParagraphChar">
    <w:name w:val="List Paragraph Char"/>
    <w:aliases w:val="Body of text Char,Colorful List - Accent 11 Char,List Paragraph1 Char,Body of text+1 Char,Body of text+2 Char,Body of text+3 Char,List Paragraph11 Char"/>
    <w:basedOn w:val="DefaultParagraphFont"/>
    <w:link w:val="ListParagraph"/>
    <w:uiPriority w:val="34"/>
    <w:locked/>
    <w:rsid w:val="006E6ADA"/>
    <w:rPr>
      <w:rFonts w:cs="Times New Roman"/>
    </w:rPr>
  </w:style>
  <w:style w:type="table" w:styleId="TableGrid">
    <w:name w:val="Table Grid"/>
    <w:basedOn w:val="TableNormal"/>
    <w:uiPriority w:val="59"/>
    <w:rsid w:val="006E6ADA"/>
    <w:pPr>
      <w:spacing w:after="0" w:line="240" w:lineRule="auto"/>
    </w:pPr>
    <w:rPr>
      <w:rFonts w:cs="Arial"/>
      <w:lang w:val="en-GB"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Default">
    <w:name w:val="Default"/>
    <w:rsid w:val="000C42FC"/>
    <w:pPr>
      <w:autoSpaceDE w:val="0"/>
      <w:autoSpaceDN w:val="0"/>
      <w:adjustRightInd w:val="0"/>
      <w:spacing w:after="0" w:line="240" w:lineRule="auto"/>
    </w:pPr>
    <w:rPr>
      <w:rFonts w:ascii="Lucida Sans Unicode" w:hAnsi="Lucida Sans Unicode" w:cs="Lucida Sans Unicode"/>
      <w:color w:val="000000"/>
      <w:sz w:val="24"/>
      <w:szCs w:val="24"/>
      <w:lang w:val="en-US" w:eastAsia="en-US"/>
    </w:rPr>
  </w:style>
  <w:style w:type="character" w:customStyle="1" w:styleId="a-size-extra-large">
    <w:name w:val="a-size-extra-large"/>
    <w:basedOn w:val="DefaultParagraphFont"/>
    <w:rsid w:val="00D7639C"/>
    <w:rPr>
      <w:rFonts w:cs="Times New Roman"/>
    </w:rPr>
  </w:style>
  <w:style w:type="paragraph" w:styleId="EndnoteText">
    <w:name w:val="endnote text"/>
    <w:basedOn w:val="Normal"/>
    <w:link w:val="EndnoteTextChar"/>
    <w:uiPriority w:val="99"/>
    <w:semiHidden/>
    <w:unhideWhenUsed/>
    <w:rsid w:val="0022212E"/>
    <w:rPr>
      <w:sz w:val="20"/>
      <w:szCs w:val="20"/>
    </w:rPr>
  </w:style>
  <w:style w:type="character" w:customStyle="1" w:styleId="EndnoteTextChar">
    <w:name w:val="Endnote Text Char"/>
    <w:basedOn w:val="DefaultParagraphFont"/>
    <w:link w:val="EndnoteText"/>
    <w:uiPriority w:val="99"/>
    <w:semiHidden/>
    <w:locked/>
    <w:rsid w:val="0022212E"/>
    <w:rPr>
      <w:rFonts w:ascii="Times New Roman" w:hAnsi="Times New Roman" w:cs="Times New Roman"/>
      <w:sz w:val="20"/>
      <w:szCs w:val="20"/>
      <w:lang w:val="en-US" w:eastAsia="en-US"/>
    </w:rPr>
  </w:style>
  <w:style w:type="character" w:styleId="EndnoteReference">
    <w:name w:val="endnote reference"/>
    <w:basedOn w:val="DefaultParagraphFont"/>
    <w:uiPriority w:val="99"/>
    <w:semiHidden/>
    <w:unhideWhenUsed/>
    <w:rsid w:val="0022212E"/>
    <w:rPr>
      <w:rFonts w:cs="Times New Roman"/>
      <w:vertAlign w:val="superscript"/>
    </w:rPr>
  </w:style>
  <w:style w:type="paragraph" w:customStyle="1" w:styleId="2AUTHOR">
    <w:name w:val="2. AUTHOR"/>
    <w:basedOn w:val="Normal"/>
    <w:qFormat/>
    <w:rsid w:val="00DA214F"/>
    <w:pPr>
      <w:jc w:val="center"/>
    </w:pPr>
    <w:rPr>
      <w:spacing w:val="-2"/>
    </w:rPr>
  </w:style>
  <w:style w:type="paragraph" w:styleId="Bibliography">
    <w:name w:val="Bibliography"/>
    <w:basedOn w:val="Normal"/>
    <w:next w:val="Normal"/>
    <w:uiPriority w:val="37"/>
    <w:semiHidden/>
    <w:unhideWhenUsed/>
    <w:rsid w:val="00A91B8D"/>
  </w:style>
  <w:style w:type="character" w:styleId="CommentReference">
    <w:name w:val="annotation reference"/>
    <w:basedOn w:val="DefaultParagraphFont"/>
    <w:uiPriority w:val="99"/>
    <w:semiHidden/>
    <w:unhideWhenUsed/>
    <w:rsid w:val="00346597"/>
    <w:rPr>
      <w:rFonts w:cs="Times New Roman"/>
      <w:sz w:val="16"/>
      <w:szCs w:val="16"/>
    </w:rPr>
  </w:style>
  <w:style w:type="paragraph" w:styleId="CommentText">
    <w:name w:val="annotation text"/>
    <w:basedOn w:val="Normal"/>
    <w:link w:val="CommentTextChar"/>
    <w:uiPriority w:val="99"/>
    <w:semiHidden/>
    <w:unhideWhenUsed/>
    <w:rsid w:val="00346597"/>
    <w:rPr>
      <w:sz w:val="20"/>
      <w:szCs w:val="20"/>
    </w:rPr>
  </w:style>
  <w:style w:type="character" w:customStyle="1" w:styleId="CommentTextChar">
    <w:name w:val="Comment Text Char"/>
    <w:basedOn w:val="DefaultParagraphFont"/>
    <w:link w:val="CommentText"/>
    <w:uiPriority w:val="99"/>
    <w:semiHidden/>
    <w:locked/>
    <w:rsid w:val="00346597"/>
    <w:rPr>
      <w:rFonts w:ascii="Times New Roman" w:hAnsi="Times New Roman" w:cs="Times New Roman"/>
      <w:sz w:val="20"/>
      <w:szCs w:val="20"/>
      <w:lang w:val="en-US" w:eastAsia="en-US"/>
    </w:rPr>
  </w:style>
  <w:style w:type="paragraph" w:styleId="CommentSubject">
    <w:name w:val="annotation subject"/>
    <w:basedOn w:val="CommentText"/>
    <w:next w:val="CommentText"/>
    <w:link w:val="CommentSubjectChar"/>
    <w:uiPriority w:val="99"/>
    <w:semiHidden/>
    <w:unhideWhenUsed/>
    <w:rsid w:val="00346597"/>
    <w:rPr>
      <w:b/>
      <w:bCs/>
    </w:rPr>
  </w:style>
  <w:style w:type="character" w:customStyle="1" w:styleId="CommentSubjectChar">
    <w:name w:val="Comment Subject Char"/>
    <w:basedOn w:val="CommentTextChar"/>
    <w:link w:val="CommentSubject"/>
    <w:uiPriority w:val="99"/>
    <w:semiHidden/>
    <w:locked/>
    <w:rsid w:val="00346597"/>
    <w:rPr>
      <w:rFonts w:ascii="Times New Roman" w:hAnsi="Times New Roman" w:cs="Times New Roman"/>
      <w:b/>
      <w:bCs/>
      <w:sz w:val="20"/>
      <w:szCs w:val="20"/>
      <w:lang w:val="en-US" w:eastAsia="en-US"/>
    </w:rPr>
  </w:style>
  <w:style w:type="paragraph" w:customStyle="1" w:styleId="AUTHORSNAMEMaJER">
    <w:name w:val="AUTHORS NAME MaJER"/>
    <w:basedOn w:val="Normal"/>
    <w:qFormat/>
    <w:rsid w:val="000D5312"/>
    <w:pPr>
      <w:jc w:val="center"/>
    </w:pPr>
    <w:rPr>
      <w:caps/>
      <w:lang w:val="en-GB"/>
    </w:rPr>
  </w:style>
  <w:style w:type="paragraph" w:customStyle="1" w:styleId="BodytextMaJER">
    <w:name w:val="Body text MaJER"/>
    <w:basedOn w:val="Normal"/>
    <w:qFormat/>
    <w:rsid w:val="0046227F"/>
    <w:pPr>
      <w:jc w:val="both"/>
    </w:pPr>
    <w:rPr>
      <w:lang w:val="en-GB"/>
    </w:rPr>
  </w:style>
  <w:style w:type="character" w:styleId="Emphasis">
    <w:name w:val="Emphasis"/>
    <w:aliases w:val="Section Headings"/>
    <w:basedOn w:val="DefaultParagraphFont"/>
    <w:uiPriority w:val="20"/>
    <w:qFormat/>
    <w:rsid w:val="0046227F"/>
    <w:rPr>
      <w:rFonts w:ascii="Times New Roman" w:hAnsi="Times New Roman" w:cs="Times New Roman"/>
      <w:b/>
      <w:sz w:val="24"/>
    </w:rPr>
  </w:style>
  <w:style w:type="paragraph" w:customStyle="1" w:styleId="SectionHeadingMaJER">
    <w:name w:val="Section Heading MaJER"/>
    <w:basedOn w:val="Normal"/>
    <w:autoRedefine/>
    <w:qFormat/>
    <w:rsid w:val="0046227F"/>
    <w:pPr>
      <w:spacing w:before="120" w:line="360" w:lineRule="auto"/>
      <w:jc w:val="both"/>
    </w:pPr>
    <w:rPr>
      <w:b/>
      <w:lang w:val="en-GB" w:eastAsia="es-ES"/>
    </w:rPr>
  </w:style>
  <w:style w:type="paragraph" w:styleId="BodyText3">
    <w:name w:val="Body Text 3"/>
    <w:basedOn w:val="Normal"/>
    <w:link w:val="BodyText3Char"/>
    <w:uiPriority w:val="99"/>
    <w:unhideWhenUsed/>
    <w:rsid w:val="00A96E97"/>
    <w:pPr>
      <w:spacing w:line="480" w:lineRule="auto"/>
      <w:jc w:val="both"/>
    </w:pPr>
    <w:rPr>
      <w:szCs w:val="20"/>
      <w:lang w:val="en-GB" w:eastAsia="es-ES"/>
    </w:rPr>
  </w:style>
  <w:style w:type="character" w:customStyle="1" w:styleId="BodyText3Char">
    <w:name w:val="Body Text 3 Char"/>
    <w:basedOn w:val="DefaultParagraphFont"/>
    <w:link w:val="BodyText3"/>
    <w:uiPriority w:val="99"/>
    <w:locked/>
    <w:rsid w:val="00A96E97"/>
    <w:rPr>
      <w:rFonts w:ascii="Times New Roman" w:hAnsi="Times New Roman" w:cs="Times New Roman"/>
      <w:sz w:val="20"/>
      <w:szCs w:val="20"/>
      <w:lang w:val="en-GB" w:eastAsia="es-ES"/>
    </w:rPr>
  </w:style>
  <w:style w:type="paragraph" w:customStyle="1" w:styleId="TableandFiguresHeadingMaJER">
    <w:name w:val="Table and Figures Heading MaJER"/>
    <w:basedOn w:val="BodyText3"/>
    <w:qFormat/>
    <w:rsid w:val="00A96E97"/>
    <w:pPr>
      <w:spacing w:before="120" w:line="240" w:lineRule="auto"/>
    </w:pPr>
    <w:rPr>
      <w:sz w:val="20"/>
    </w:rPr>
  </w:style>
  <w:style w:type="paragraph" w:customStyle="1" w:styleId="SubsectionheadingsMaJER">
    <w:name w:val="Subsection headings MaJER"/>
    <w:basedOn w:val="BodyText"/>
    <w:qFormat/>
    <w:rsid w:val="00A96E97"/>
    <w:pPr>
      <w:spacing w:before="120"/>
      <w:jc w:val="both"/>
    </w:pPr>
    <w:rPr>
      <w:lang w:val="en-GB" w:eastAsia="es-ES"/>
    </w:rPr>
  </w:style>
  <w:style w:type="paragraph" w:customStyle="1" w:styleId="APPENDIXMaJER">
    <w:name w:val="APPENDIX MaJER"/>
    <w:basedOn w:val="Normal"/>
    <w:next w:val="SectionHeadingMaJER"/>
    <w:qFormat/>
    <w:rsid w:val="00A96E97"/>
    <w:pPr>
      <w:jc w:val="both"/>
    </w:pPr>
    <w:rPr>
      <w:b/>
      <w:lang w:val="en-GB" w:eastAsia="es-ES"/>
    </w:rPr>
  </w:style>
  <w:style w:type="paragraph" w:styleId="BodyText">
    <w:name w:val="Body Text"/>
    <w:basedOn w:val="Normal"/>
    <w:link w:val="BodyTextChar"/>
    <w:uiPriority w:val="99"/>
    <w:semiHidden/>
    <w:unhideWhenUsed/>
    <w:rsid w:val="00A96E97"/>
    <w:pPr>
      <w:spacing w:after="120"/>
    </w:pPr>
  </w:style>
  <w:style w:type="character" w:customStyle="1" w:styleId="BodyTextChar">
    <w:name w:val="Body Text Char"/>
    <w:basedOn w:val="DefaultParagraphFont"/>
    <w:link w:val="BodyText"/>
    <w:uiPriority w:val="99"/>
    <w:semiHidden/>
    <w:locked/>
    <w:rsid w:val="00A96E97"/>
    <w:rPr>
      <w:rFonts w:ascii="Times New Roman" w:hAnsi="Times New Roman" w:cs="Times New Roman"/>
      <w:sz w:val="24"/>
      <w:szCs w:val="24"/>
      <w:lang w:val="en-US" w:eastAsia="en-US"/>
    </w:rPr>
  </w:style>
</w:styles>
</file>

<file path=word/webSettings.xml><?xml version="1.0" encoding="utf-8"?>
<w:webSettings xmlns:r="http://schemas.openxmlformats.org/officeDocument/2006/relationships" xmlns:w="http://schemas.openxmlformats.org/wordprocessingml/2006/main">
  <w:divs>
    <w:div w:id="1424111665">
      <w:marLeft w:val="0"/>
      <w:marRight w:val="0"/>
      <w:marTop w:val="0"/>
      <w:marBottom w:val="0"/>
      <w:divBdr>
        <w:top w:val="none" w:sz="0" w:space="0" w:color="auto"/>
        <w:left w:val="none" w:sz="0" w:space="0" w:color="auto"/>
        <w:bottom w:val="none" w:sz="0" w:space="0" w:color="auto"/>
        <w:right w:val="none" w:sz="0" w:space="0" w:color="auto"/>
      </w:divBdr>
    </w:div>
    <w:div w:id="1424111666">
      <w:marLeft w:val="0"/>
      <w:marRight w:val="0"/>
      <w:marTop w:val="0"/>
      <w:marBottom w:val="0"/>
      <w:divBdr>
        <w:top w:val="none" w:sz="0" w:space="0" w:color="auto"/>
        <w:left w:val="none" w:sz="0" w:space="0" w:color="auto"/>
        <w:bottom w:val="none" w:sz="0" w:space="0" w:color="auto"/>
        <w:right w:val="none" w:sz="0" w:space="0" w:color="auto"/>
      </w:divBdr>
    </w:div>
    <w:div w:id="1424111667">
      <w:marLeft w:val="0"/>
      <w:marRight w:val="0"/>
      <w:marTop w:val="0"/>
      <w:marBottom w:val="0"/>
      <w:divBdr>
        <w:top w:val="none" w:sz="0" w:space="0" w:color="auto"/>
        <w:left w:val="none" w:sz="0" w:space="0" w:color="auto"/>
        <w:bottom w:val="none" w:sz="0" w:space="0" w:color="auto"/>
        <w:right w:val="none" w:sz="0" w:space="0" w:color="auto"/>
      </w:divBdr>
    </w:div>
    <w:div w:id="1424111668">
      <w:marLeft w:val="0"/>
      <w:marRight w:val="0"/>
      <w:marTop w:val="0"/>
      <w:marBottom w:val="0"/>
      <w:divBdr>
        <w:top w:val="none" w:sz="0" w:space="0" w:color="auto"/>
        <w:left w:val="none" w:sz="0" w:space="0" w:color="auto"/>
        <w:bottom w:val="none" w:sz="0" w:space="0" w:color="auto"/>
        <w:right w:val="none" w:sz="0" w:space="0" w:color="auto"/>
      </w:divBdr>
    </w:div>
    <w:div w:id="1424111669">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5296/ijl.v6i4.6190"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2.png"/><Relationship Id="rId19" Type="http://schemas.microsoft.com/office/2007/relationships/stylesWithEffects" Target="stylesWithEffects.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hyperlink" Target="http://e-journal.hamzanwadi.ac.id/index.php/veles/index"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Col08</b:Tag>
    <b:SourceType>Book</b:SourceType>
    <b:Guid>{6FDE78F5-7EC9-453E-8760-86DC03751A89}</b:Guid>
    <b:Author>
      <b:Author>
        <b:NameList>
          <b:Person>
            <b:Last>Lankshear</b:Last>
            <b:First>Colin</b:First>
          </b:Person>
          <b:Person>
            <b:Last>Knobel</b:Last>
            <b:First>Michele</b:First>
          </b:Person>
        </b:NameList>
      </b:Author>
    </b:Author>
    <b:Title>Digital Literacies: Concepts, Policies, and Practices (New Literacies and Digital Epistemologies</b:Title>
    <b:Year>2008</b:Year>
    <b:City>New York</b:City>
    <b:Publisher>Peter Lang Publishing</b:Publisher>
    <b:RefOrder>1</b:RefOrder>
  </b:Source>
  <b:Source>
    <b:Tag>Placeholder1</b:Tag>
    <b:SourceType>JournalArticle</b:SourceType>
    <b:Guid>{F0D61FD3-3C82-4303-A376-3CC68F582111}</b:Guid>
    <b:Author>
      <b:Author>
        <b:NameList>
          <b:Person>
            <b:Last>Roehl</b:Last>
            <b:First>Amy</b:First>
          </b:Person>
          <b:Person>
            <b:Last>Reddy</b:Last>
            <b:First>Shweta</b:First>
            <b:Middle>Linga</b:Middle>
          </b:Person>
          <b:Person>
            <b:Last>Shannon</b:Last>
            <b:First>Gayla</b:First>
            <b:Middle>Jett</b:Middle>
          </b:Person>
        </b:NameList>
      </b:Author>
    </b:Author>
    <b:Title>Roehl, A., Reddy, S. L., &amp; Shannon, G. J. (2013). The flipped classroom: An opportunity to engage millennial students through active learning strategies</b:Title>
    <b:Year>2013</b:Year>
    <b:JournalName>Journal of Family &amp; Consumer Sciences</b:JournalName>
    <b:Pages>105(2), 44-49</b:Pages>
    <b:RefOrder>2</b:RefOrder>
  </b:Source>
  <b:Source>
    <b:Tag>Sta12</b:Tag>
    <b:SourceType>Report</b:SourceType>
    <b:Guid>{75C08A26-DCD0-4DFE-9DD3-95C8B22FA27B}</b:Guid>
    <b:Author>
      <b:Author>
        <b:NameList>
          <b:Person>
            <b:Last>Staker</b:Last>
            <b:First>Heather</b:First>
          </b:Person>
          <b:Person>
            <b:Last>Horn</b:Last>
            <b:First>Michael</b:First>
            <b:Middle>B.</b:Middle>
          </b:Person>
        </b:NameList>
      </b:Author>
    </b:Author>
    <b:Title>Classifying K-12 blended learning</b:Title>
    <b:Year>2012</b:Year>
    <b:Publisher>Innosight Institute</b:Publisher>
    <b:City>San Mateo</b:City>
    <b:RefOrder>3</b:RefOrder>
  </b:Source>
  <b:Source>
    <b:Tag>Don10</b:Tag>
    <b:SourceType>Book</b:SourceType>
    <b:Guid>{F43F794D-5D76-43B0-A47C-634285E328E5}</b:Guid>
    <b:Author>
      <b:Author>
        <b:NameList>
          <b:Person>
            <b:Last>Ary</b:Last>
            <b:First>Donald</b:First>
          </b:Person>
          <b:Person>
            <b:Last>Jacobs</b:Last>
            <b:First>Lucy</b:First>
            <b:Middle>Cheser</b:Middle>
          </b:Person>
          <b:Person>
            <b:Last>Sorensen</b:Last>
            <b:First>Christine</b:First>
            <b:Middle>K</b:Middle>
          </b:Person>
          <b:Person>
            <b:Last>Razavieh</b:Last>
            <b:First>Asghar</b:First>
          </b:Person>
        </b:NameList>
      </b:Author>
    </b:Author>
    <b:Title>Introduction to Research in Education Eighth Edition</b:Title>
    <b:Year>2010</b:Year>
    <b:City>Wadsworth</b:City>
    <b:Publisher>Cengage Learning</b:Publisher>
    <b:RefOrder>4</b:RefOrder>
  </b:Source>
  <b:Source>
    <b:Tag>Jon12</b:Tag>
    <b:SourceType>Book</b:SourceType>
    <b:Guid>{E6FA857A-652F-4565-A74F-2C1E46EEBA73}</b:Guid>
    <b:Author>
      <b:Author>
        <b:NameList>
          <b:Person>
            <b:Last>Bergmann</b:Last>
            <b:First>Jonathan</b:First>
          </b:Person>
          <b:Person>
            <b:Last>Sams</b:Last>
            <b:First>Aaron</b:First>
          </b:Person>
        </b:NameList>
      </b:Author>
    </b:Author>
    <b:Title>Flip your classroom: Reach every student in every class every day</b:Title>
    <b:Year>2012</b:Year>
    <b:City>United States of America</b:City>
    <b:Publisher>ISTE</b:Publisher>
    <b:RefOrder>5</b:RefOrder>
  </b:Source>
  <b:Source>
    <b:Tag>Jef18</b:Tag>
    <b:SourceType>Book</b:SourceType>
    <b:Guid>{9538862D-F5BD-4B70-8641-C18CAC40D5B9}</b:Guid>
    <b:Title>Innovations in Flipping the Language Classroom</b:Title>
    <b:Year>2018</b:Year>
    <b:Author>
      <b:Author>
        <b:NameList>
          <b:Person>
            <b:Last>Mehring</b:Last>
            <b:First>Jeffrey</b:First>
          </b:Person>
          <b:Person>
            <b:Last>Leis</b:Last>
            <b:First>Adrian</b:First>
          </b:Person>
        </b:NameList>
      </b:Author>
    </b:Author>
    <b:City>Singapore</b:City>
    <b:Publisher>Springer</b:Publisher>
    <b:RefOrder>6</b:RefOrder>
  </b:Source>
  <b:Source>
    <b:Tag>Joh17</b:Tag>
    <b:SourceType>Book</b:SourceType>
    <b:Guid>{F2110E7C-5C60-426F-86E2-CDD28F1A496F}</b:Guid>
    <b:Author>
      <b:Author>
        <b:NameList>
          <b:Person>
            <b:Last>Creswell</b:Last>
            <b:First>John</b:First>
            <b:Middle>W</b:Middle>
          </b:Person>
        </b:NameList>
      </b:Author>
    </b:Author>
    <b:Title>Research Design: Qualitative, Quantitative, and Mix Methods Approaches</b:Title>
    <b:Year>2014</b:Year>
    <b:City>Thousand Oaks, California</b:City>
    <b:Publisher>SAGE Publications, Inc</b:Publisher>
    <b:RefOrder>7</b:RefOrder>
  </b:Source>
</b:Sources>
</file>

<file path=customXml/itemProps1.xml><?xml version="1.0" encoding="utf-8"?>
<ds:datastoreItem xmlns:ds="http://schemas.openxmlformats.org/officeDocument/2006/customXml" ds:itemID="{097349FA-9099-4CA6-BB89-8C91DCFA73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6</TotalTime>
  <Pages>11</Pages>
  <Words>4181</Words>
  <Characters>23835</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796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ri Wahyuni</dc:creator>
  <cp:lastModifiedBy>MultiMedia</cp:lastModifiedBy>
  <cp:revision>171</cp:revision>
  <cp:lastPrinted>2019-09-27T03:29:00Z</cp:lastPrinted>
  <dcterms:created xsi:type="dcterms:W3CDTF">2020-09-12T12:02:00Z</dcterms:created>
  <dcterms:modified xsi:type="dcterms:W3CDTF">2020-09-12T14:51:00Z</dcterms:modified>
</cp:coreProperties>
</file>